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FAAF9D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4"/>
          <w:szCs w:val="24"/>
          <w:lang w:eastAsia="en-US"/>
          <w14:textFill>
            <w14:solidFill>
              <w14:schemeClr w14:val="tx1"/>
            </w14:solidFill>
          </w14:textFill>
        </w:rPr>
      </w:pPr>
      <w:bookmarkStart w:id="0" w:name="_GoBack"/>
      <w:bookmarkEnd w:id="0"/>
      <w:r>
        <w:rPr>
          <w:rFonts w:ascii="Times New Roman" w:hAnsi="Times New Roman" w:cs="Times New Roman" w:eastAsiaTheme="majorEastAsia"/>
          <w:b/>
          <w:bCs/>
          <w:color w:val="000000" w:themeColor="text1"/>
          <w:kern w:val="44"/>
          <w:sz w:val="24"/>
          <w:szCs w:val="24"/>
          <w:lang w:eastAsia="en-US"/>
          <w14:textFill>
            <w14:solidFill>
              <w14:schemeClr w14:val="tx1"/>
            </w14:solidFill>
          </w14:textFill>
        </w:rPr>
        <w:t>Table S2.</w:t>
      </w:r>
      <w:r>
        <w:rPr>
          <w:rFonts w:ascii="Times New Roman" w:hAnsi="Times New Roman" w:cs="Times New Roman" w:eastAsiaTheme="majorEastAsia"/>
          <w:color w:val="000000" w:themeColor="text1"/>
          <w:kern w:val="44"/>
          <w:sz w:val="24"/>
          <w:szCs w:val="24"/>
          <w:lang w:eastAsia="en-US"/>
          <w14:textFill>
            <w14:solidFill>
              <w14:schemeClr w14:val="tx1"/>
            </w14:solidFill>
          </w14:textFill>
        </w:rPr>
        <w:t xml:space="preserve"> Representative </w:t>
      </w:r>
      <w:r>
        <w:rPr>
          <w:rFonts w:ascii="Times New Roman" w:hAnsi="Times New Roman" w:cs="Times New Roman" w:eastAsiaTheme="majorEastAsia"/>
          <w:i/>
          <w:iCs/>
          <w:color w:val="000000" w:themeColor="text1"/>
          <w:kern w:val="44"/>
          <w:sz w:val="24"/>
          <w:szCs w:val="24"/>
          <w:lang w:eastAsia="en-US"/>
          <w14:textFill>
            <w14:solidFill>
              <w14:schemeClr w14:val="tx1"/>
            </w14:solidFill>
          </w14:textFill>
        </w:rPr>
        <w:t>in vitro</w:t>
      </w:r>
      <w:r>
        <w:rPr>
          <w:rFonts w:ascii="Times New Roman" w:hAnsi="Times New Roman" w:cs="Times New Roman" w:eastAsiaTheme="majorEastAsia"/>
          <w:color w:val="000000" w:themeColor="text1"/>
          <w:kern w:val="44"/>
          <w:sz w:val="24"/>
          <w:szCs w:val="24"/>
          <w:lang w:eastAsia="en-US"/>
          <w14:textFill>
            <w14:solidFill>
              <w14:schemeClr w14:val="tx1"/>
            </w14:solidFill>
          </w14:textFill>
        </w:rPr>
        <w:t xml:space="preserve"> and laboratory-based studies identifying microbial taxa with antagonistic activity against Foc, the causal agent of Fusarium wilt in banana. </w:t>
      </w:r>
    </w:p>
    <w:tbl>
      <w:tblPr>
        <w:tblStyle w:val="15"/>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19"/>
        <w:gridCol w:w="1750"/>
        <w:gridCol w:w="1824"/>
        <w:gridCol w:w="1163"/>
        <w:gridCol w:w="2515"/>
        <w:gridCol w:w="1105"/>
      </w:tblGrid>
      <w:tr w14:paraId="28E47C4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tcBorders>
              <w:top w:val="single" w:color="auto" w:sz="4" w:space="0"/>
              <w:bottom w:val="single" w:color="auto" w:sz="4" w:space="0"/>
            </w:tcBorders>
            <w:noWrap/>
          </w:tcPr>
          <w:p w14:paraId="4D4015C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Microbiome</w:t>
            </w:r>
          </w:p>
        </w:tc>
        <w:tc>
          <w:tcPr>
            <w:tcW w:w="913" w:type="pct"/>
            <w:tcBorders>
              <w:top w:val="single" w:color="auto" w:sz="4" w:space="0"/>
              <w:bottom w:val="single" w:color="auto" w:sz="4" w:space="0"/>
            </w:tcBorders>
            <w:noWrap/>
          </w:tcPr>
          <w:p w14:paraId="2E8F8D1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Approach</w:t>
            </w:r>
          </w:p>
        </w:tc>
        <w:tc>
          <w:tcPr>
            <w:tcW w:w="952" w:type="pct"/>
            <w:tcBorders>
              <w:top w:val="single" w:color="auto" w:sz="4" w:space="0"/>
              <w:bottom w:val="single" w:color="auto" w:sz="4" w:space="0"/>
            </w:tcBorders>
            <w:noWrap/>
          </w:tcPr>
          <w:p w14:paraId="54248E7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Key suppressive taxa/indicators</w:t>
            </w:r>
          </w:p>
        </w:tc>
        <w:tc>
          <w:tcPr>
            <w:tcW w:w="608" w:type="pct"/>
            <w:tcBorders>
              <w:top w:val="single" w:color="auto" w:sz="4" w:space="0"/>
              <w:bottom w:val="single" w:color="auto" w:sz="4" w:space="0"/>
            </w:tcBorders>
            <w:noWrap/>
          </w:tcPr>
          <w:p w14:paraId="197B10C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Source of isolation</w:t>
            </w:r>
          </w:p>
        </w:tc>
        <w:tc>
          <w:tcPr>
            <w:tcW w:w="1311" w:type="pct"/>
            <w:tcBorders>
              <w:top w:val="single" w:color="auto" w:sz="4" w:space="0"/>
              <w:bottom w:val="single" w:color="auto" w:sz="4" w:space="0"/>
            </w:tcBorders>
            <w:noWrap/>
          </w:tcPr>
          <w:p w14:paraId="2140559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Outcome</w:t>
            </w:r>
          </w:p>
        </w:tc>
        <w:tc>
          <w:tcPr>
            <w:tcW w:w="577" w:type="pct"/>
            <w:tcBorders>
              <w:top w:val="single" w:color="auto" w:sz="4" w:space="0"/>
              <w:bottom w:val="single" w:color="auto" w:sz="4" w:space="0"/>
            </w:tcBorders>
            <w:noWrap/>
          </w:tcPr>
          <w:p w14:paraId="3C1FBEB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b/>
                <w:bCs/>
                <w:color w:val="000000" w:themeColor="text1"/>
                <w:kern w:val="44"/>
                <w:sz w:val="20"/>
                <w:szCs w:val="20"/>
                <w:lang w:eastAsia="en-US"/>
                <w14:textFill>
                  <w14:solidFill>
                    <w14:schemeClr w14:val="tx1"/>
                  </w14:solidFill>
                </w14:textFill>
              </w:rPr>
              <w:t>Reference</w:t>
            </w:r>
          </w:p>
        </w:tc>
      </w:tr>
      <w:tr w14:paraId="08AE76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tcBorders>
              <w:top w:val="single" w:color="auto" w:sz="4" w:space="0"/>
            </w:tcBorders>
            <w:noWrap/>
          </w:tcPr>
          <w:p w14:paraId="608064B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reesei</w:t>
            </w:r>
          </w:p>
        </w:tc>
        <w:tc>
          <w:tcPr>
            <w:tcW w:w="913" w:type="pct"/>
            <w:tcBorders>
              <w:top w:val="single" w:color="auto" w:sz="4" w:space="0"/>
            </w:tcBorders>
            <w:noWrap/>
          </w:tcPr>
          <w:p w14:paraId="38A3BD4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m and defense induction</w:t>
            </w:r>
          </w:p>
        </w:tc>
        <w:tc>
          <w:tcPr>
            <w:tcW w:w="952" w:type="pct"/>
            <w:tcBorders>
              <w:top w:val="single" w:color="auto" w:sz="4" w:space="0"/>
            </w:tcBorders>
            <w:noWrap/>
          </w:tcPr>
          <w:p w14:paraId="7CA14AF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SR-T-3</w:t>
            </w:r>
          </w:p>
        </w:tc>
        <w:tc>
          <w:tcPr>
            <w:tcW w:w="608" w:type="pct"/>
            <w:tcBorders>
              <w:top w:val="single" w:color="auto" w:sz="4" w:space="0"/>
            </w:tcBorders>
            <w:noWrap/>
          </w:tcPr>
          <w:p w14:paraId="52C607C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Roots</w:t>
            </w:r>
          </w:p>
        </w:tc>
        <w:tc>
          <w:tcPr>
            <w:tcW w:w="1311" w:type="pct"/>
            <w:tcBorders>
              <w:top w:val="single" w:color="auto" w:sz="4" w:space="0"/>
            </w:tcBorders>
            <w:noWrap/>
          </w:tcPr>
          <w:p w14:paraId="1226191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85% inhibition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in vitro</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field suppression</w:t>
            </w:r>
          </w:p>
        </w:tc>
        <w:tc>
          <w:tcPr>
            <w:tcW w:w="577" w:type="pct"/>
            <w:tcBorders>
              <w:top w:val="single" w:color="auto" w:sz="4" w:space="0"/>
            </w:tcBorders>
            <w:noWrap/>
          </w:tcPr>
          <w:p w14:paraId="5A9E5E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389/fmicb.2020.595845","ISSN":"1664-302X","abstract":"Fusarium wilt in bananas is one of the most devastating diseases that poses a serious threat to the banana industry globally. With no effective control measures available to date, biological control has been explored to restrict the spread and manage the outbreak. We studied the effective biological control potential of different Trichoderma spp. in the management of Fusarium oxysporum f. sp. cubense tropical race 4 (Foc TR4). Expression of the defense related genes and metabolites in banana plants inoculated with Foc TR4 and treated with effective Trichoderma sp interactions were also studied. The in vitro growth inhibition of Foc TR4 by Trichoderma reesei isolate CSR-T-3 was 85.19% indicating a higher antagonistic potential than other Trichoderma isolates used in the study. Further, in in vivo assays, the banana plants treated with the isolate CSR-T-3 T. reesei had a significant reduction in the disease severity index (0.75) and also had increased phenological indices with respect to Foc TR4 treated plants. Enhanced activity of defense enzymes, such as β-1, 3-glucanase, peroxidase, chitinase, polyphenol oxidase, and phenylalanine ammonia lyase with higher phenol contents were found in the Trichoderma isolate CSR-T-3 treated banana plants challenge-inoculated with Foc TR4. Fusarium toxins, such as fusaristatin A, fusarin C, chlamydosporal, and beauveric acid were identified by LC-MS in Foc TR4-infected banana plants while high intensity production of antifungal compounds, such as ß-caryophyllene, catechin-o-gallate, soyasapogenol rhamnosyl glucoronide, peptaibols, fenigycin, iturin C19, anthocyanin, and gallocatechin-o-gallate were detected in T. reesei isolate CSR-T-3 treated plants previously inoculated with Foc TR4. Gene expression analysis indicated the upregulation of TrCBH1 / TrCBH2, TrXYL1, TrEGL1, TrTMK1, TrTGA1 , and TrVEL1 genes in CSR-T-3 treatment. LC-MS and gene expression analysis could ascertain the upregulation of genes involved in mycoparasitism and the signal transduction pathway leading to secondary metabolite production under CSR-T-3 treatment. The plants in the field study showed a reduced disease severity index (1.14) with high phenological growth and yield indices when treated with T. reesei isolate CSR-T-3 formulation. We report here an effective biocontrol-based management technological transformation from lab to the field for successful control of Fusarium wilt disease caused by Foc TR4 in bananas.","author":[{"dropping-particle":"","family":"Damodaran","given":"Thukkaram","non-dropping-particle":"","parse-names":false,"suffix":""},{"dropping-particle":"","family":"Rajan","given":"Shailendra","non-dropping-particle":"","parse-names":false,"suffix":""},{"dropping-particle":"","family":"Muthukumar","given":"Manoharan","non-dropping-particle":"","parse-names":false,"suffix":""},{"dropping-particle":"","family":"Ram Gopal","given":"","non-dropping-particle":"","parse-names":false,"suffix":""},{"dropping-particle":"","family":"Yadav","given":"Kavita","non-dropping-particle":"","parse-names":false,"suffix":""},{"dropping-particle":"","family":"Kumar","given":"Sandeep","non-dropping-particle":"","parse-names":false,"suffix":""},{"dropping-particle":"","family":"Ahmad","given":"Israr","non-dropping-particle":"","parse-names":false,"suffix":""},{"dropping-particle":"","family":"Kumari","given":"Nidhi","non-dropping-particle":"","parse-names":false,"suffix":""},{"dropping-particle":"","family":"Mishra","given":"Vinay K.","non-dropping-particle":"","parse-names":false,"suffix":""},{"dropping-particle":"","family":"Jha","given":"Sunil K.","non-dropping-particle":"","parse-names":false,"suffix":""}],"container-title":"Frontiers in Microbiology","id":"ITEM-1","issued":{"date-parts":[["2020","12","16"]]},"title":"Biological management of banana Fusarium wilt caused by Fusarium oxysporum f.sp. cubense tropical race 4 using antagonistic fungal isolate CSR-T-3 (Trichoderma reesei)","type":"article-journal","volume":"11"},"uris":["http://www.mendeley.com/documents/?uuid=ab33e968-e5f6-4c98-bf51-80c9825c4a06"]}],"mendeley":{"formattedCitation":"(Damodaran et al., 2020)","plainTextFormattedCitation":"(Damodaran et al., 2020)","previouslyFormattedCitation":"(Damodaran et al. 202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14:textFill>
                  <w14:solidFill>
                    <w14:schemeClr w14:val="tx1"/>
                  </w14:solidFill>
                </w14:textFill>
              </w:rPr>
              <w:t>(Damodaran et al., 202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27D6A1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810C2C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14:textFill>
                  <w14:solidFill>
                    <w14:schemeClr w14:val="tx1"/>
                  </w14:solidFill>
                </w14:textFill>
              </w:rPr>
            </w:pPr>
            <w:r>
              <w:rPr>
                <w:rFonts w:ascii="Times New Roman" w:hAnsi="Times New Roman" w:cs="Times New Roman" w:eastAsiaTheme="majorEastAsia"/>
                <w:i/>
                <w:iCs/>
                <w:color w:val="000000" w:themeColor="text1"/>
                <w:kern w:val="44"/>
                <w:sz w:val="20"/>
                <w:szCs w:val="20"/>
                <w14:textFill>
                  <w14:solidFill>
                    <w14:schemeClr w14:val="tx1"/>
                  </w14:solidFill>
                </w14:textFill>
              </w:rPr>
              <w:t>Bacillus</w:t>
            </w:r>
            <w:r>
              <w:rPr>
                <w:rFonts w:ascii="Times New Roman" w:hAnsi="Times New Roman" w:cs="Times New Roman" w:eastAsiaTheme="majorEastAsia"/>
                <w:color w:val="000000" w:themeColor="text1"/>
                <w:kern w:val="44"/>
                <w:sz w:val="20"/>
                <w:szCs w:val="20"/>
                <w14:textFill>
                  <w14:solidFill>
                    <w14:schemeClr w14:val="tx1"/>
                  </w14:solidFill>
                </w14:textFill>
              </w:rPr>
              <w:t>,</w:t>
            </w:r>
            <w:r>
              <w:rPr>
                <w:rFonts w:ascii="Times New Roman" w:hAnsi="Times New Roman" w:cs="Times New Roman" w:eastAsiaTheme="majorEastAsia"/>
                <w:i/>
                <w:iCs/>
                <w:color w:val="000000" w:themeColor="text1"/>
                <w:kern w:val="44"/>
                <w:sz w:val="20"/>
                <w:szCs w:val="20"/>
                <w14:textFill>
                  <w14:solidFill>
                    <w14:schemeClr w14:val="tx1"/>
                  </w14:solidFill>
                </w14:textFill>
              </w:rPr>
              <w:t xml:space="preserve"> </w:t>
            </w:r>
            <w:r>
              <w:rPr>
                <w:rFonts w:ascii="Times New Roman" w:hAnsi="Times New Roman" w:cs="Times New Roman" w:eastAsiaTheme="majorEastAsia"/>
                <w:color w:val="000000" w:themeColor="text1"/>
                <w:kern w:val="44"/>
                <w:sz w:val="20"/>
                <w:szCs w:val="20"/>
                <w14:textFill>
                  <w14:solidFill>
                    <w14:schemeClr w14:val="tx1"/>
                  </w14:solidFill>
                </w14:textFill>
              </w:rPr>
              <w:t>Actinomycetes</w:t>
            </w:r>
          </w:p>
        </w:tc>
        <w:tc>
          <w:tcPr>
            <w:tcW w:w="913" w:type="pct"/>
            <w:noWrap/>
          </w:tcPr>
          <w:p w14:paraId="260E505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14:textFill>
                  <w14:solidFill>
                    <w14:schemeClr w14:val="tx1"/>
                  </w14:solidFill>
                </w14:textFill>
              </w:rPr>
            </w:pPr>
            <w:r>
              <w:rPr>
                <w:rFonts w:ascii="Times New Roman" w:hAnsi="Times New Roman" w:cs="Times New Roman" w:eastAsiaTheme="majorEastAsia"/>
                <w:color w:val="000000" w:themeColor="text1"/>
                <w:kern w:val="44"/>
                <w:sz w:val="20"/>
                <w:szCs w:val="20"/>
                <w14:textFill>
                  <w14:solidFill>
                    <w14:schemeClr w14:val="tx1"/>
                  </w14:solidFill>
                </w14:textFill>
              </w:rPr>
              <w:t>Agar plug assay, inoculation of banana seedlings</w:t>
            </w:r>
          </w:p>
        </w:tc>
        <w:tc>
          <w:tcPr>
            <w:tcW w:w="952" w:type="pct"/>
            <w:noWrap/>
          </w:tcPr>
          <w:p w14:paraId="0E2D354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14:textFill>
                  <w14:solidFill>
                    <w14:schemeClr w14:val="tx1"/>
                  </w14:solidFill>
                </w14:textFill>
              </w:rPr>
            </w:pPr>
            <w:r>
              <w:rPr>
                <w:rFonts w:ascii="Times New Roman" w:hAnsi="Times New Roman" w:cs="Times New Roman" w:eastAsiaTheme="majorEastAsia"/>
                <w:i/>
                <w:iCs/>
                <w:color w:val="000000" w:themeColor="text1"/>
                <w:kern w:val="44"/>
                <w:sz w:val="20"/>
                <w:szCs w:val="20"/>
                <w14:textFill>
                  <w14:solidFill>
                    <w14:schemeClr w14:val="tx1"/>
                  </w14:solidFill>
                </w14:textFill>
              </w:rPr>
              <w:t>Bacillus</w:t>
            </w:r>
            <w:r>
              <w:rPr>
                <w:rFonts w:ascii="Times New Roman" w:hAnsi="Times New Roman" w:cs="Times New Roman" w:eastAsiaTheme="majorEastAsia"/>
                <w:color w:val="000000" w:themeColor="text1"/>
                <w:kern w:val="44"/>
                <w:sz w:val="20"/>
                <w:szCs w:val="20"/>
                <w14:textFill>
                  <w14:solidFill>
                    <w14:schemeClr w14:val="tx1"/>
                  </w14:solidFill>
                </w14:textFill>
              </w:rPr>
              <w:t xml:space="preserve"> spp., Actinomycetes</w:t>
            </w:r>
          </w:p>
        </w:tc>
        <w:tc>
          <w:tcPr>
            <w:tcW w:w="608" w:type="pct"/>
            <w:noWrap/>
          </w:tcPr>
          <w:p w14:paraId="7762DC6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14:textFill>
                  <w14:solidFill>
                    <w14:schemeClr w14:val="tx1"/>
                  </w14:solidFill>
                </w14:textFill>
              </w:rPr>
            </w:pPr>
            <w:r>
              <w:rPr>
                <w:rFonts w:ascii="Times New Roman" w:hAnsi="Times New Roman" w:cs="Times New Roman" w:eastAsiaTheme="majorEastAsia"/>
                <w:color w:val="000000" w:themeColor="text1"/>
                <w:kern w:val="44"/>
                <w:sz w:val="20"/>
                <w:szCs w:val="20"/>
                <w14:textFill>
                  <w14:solidFill>
                    <w14:schemeClr w14:val="tx1"/>
                  </w14:solidFill>
                </w14:textFill>
              </w:rPr>
              <w:t>Mangrove rhizosphere</w:t>
            </w:r>
          </w:p>
        </w:tc>
        <w:tc>
          <w:tcPr>
            <w:tcW w:w="1311" w:type="pct"/>
            <w:noWrap/>
          </w:tcPr>
          <w:p w14:paraId="26AE714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14:textFill>
                  <w14:solidFill>
                    <w14:schemeClr w14:val="tx1"/>
                  </w14:solidFill>
                </w14:textFill>
              </w:rPr>
            </w:pPr>
            <w:r>
              <w:rPr>
                <w:rFonts w:ascii="Times New Roman" w:hAnsi="Times New Roman" w:cs="Times New Roman" w:eastAsiaTheme="majorEastAsia"/>
                <w:color w:val="000000" w:themeColor="text1"/>
                <w:kern w:val="44"/>
                <w:sz w:val="20"/>
                <w:szCs w:val="20"/>
                <w14:textFill>
                  <w14:solidFill>
                    <w14:schemeClr w14:val="tx1"/>
                  </w14:solidFill>
                </w14:textFill>
              </w:rPr>
              <w:t xml:space="preserve">Inhibited R. solanacearum, </w:t>
            </w:r>
            <w:r>
              <w:rPr>
                <w:rFonts w:ascii="Times New Roman" w:hAnsi="Times New Roman" w:cs="Times New Roman" w:eastAsiaTheme="majorEastAsia"/>
                <w:i/>
                <w:iCs/>
                <w:color w:val="000000" w:themeColor="text1"/>
                <w:kern w:val="44"/>
                <w:sz w:val="20"/>
                <w:szCs w:val="20"/>
                <w14:textFill>
                  <w14:solidFill>
                    <w14:schemeClr w14:val="tx1"/>
                  </w14:solidFill>
                </w14:textFill>
              </w:rPr>
              <w:t>F. oxysporum</w:t>
            </w:r>
            <w:r>
              <w:rPr>
                <w:rFonts w:ascii="Times New Roman" w:hAnsi="Times New Roman" w:cs="Times New Roman" w:eastAsiaTheme="majorEastAsia"/>
                <w:color w:val="000000" w:themeColor="text1"/>
                <w:kern w:val="44"/>
                <w:sz w:val="20"/>
                <w:szCs w:val="20"/>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14:textFill>
                  <w14:solidFill>
                    <w14:schemeClr w14:val="tx1"/>
                  </w14:solidFill>
                </w14:textFill>
              </w:rPr>
              <w:t>M. fijiensis</w:t>
            </w:r>
          </w:p>
        </w:tc>
        <w:tc>
          <w:tcPr>
            <w:tcW w:w="577" w:type="pct"/>
            <w:noWrap/>
          </w:tcPr>
          <w:p w14:paraId="0D3C6F1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14:textFill>
                  <w14:solidFill>
                    <w14:schemeClr w14:val="tx1"/>
                  </w14:solidFill>
                </w14:textFill>
              </w:rPr>
              <w:instrText xml:space="preserve">ADDIN CSL_CITATION {"citationItems":[{"id":"ITEM-1","itemData":{"ISSN":"8172339909","author":[{"dropping-particle":"","family":"Bonsubre","given":"J A","non-dropping-particle":"","parse-names":false,"suffix":""},{"dropping-particle":"","family":"Montaos","given":"E","non-dropping-particle":"","parse-names":false,"suffix":""},{"dropping-particle":"","family":"Cadiz","given":"D A J","non-dropping-particle":"","parse-names":false,"suffix":""},{"dropping-particle":"","family":"Beldad","given":"F D","non-dropping-particle":"","parse-names":false,"suffix":""},{"dropping-particle":"","family":"Alburo","given":"G","non-dropping-particle":"","parse-names":false,"suffix":""},{"dropping-particle":"","family":"Papa","given":"I","non-dropping-particle":"","parse-names":false,"suffix":""},{"dropping-particle":"","family":"Zulaybar","given":"T","non-dropping-particle":"","parse-names":false,"suffix":""}],"container-title":"4th Asian PGPR Conference - Recent Trends in PGPR Research for Sustainable Crop Productivity","id":"ITEM-1","issued":{"date-parts":[["2016"]]},"page":"229-237","title":"Preventing moko, Panama, and black Sigatoka diseases in bananas using rhizobacteria from mangrove rhizospheres as biological control agent.","type":"paper-conference"},"uris":["http://www.mendeley.com/documents/?uuid=2c01e6f9-dcbd-4f99-a1fd-c5e95be1eeef"]}],"mendeley":{"formattedCitation":"(Bonsubre et al., 2016)","plainTextFormattedCitation":"(Bonsubre et al., 2016)","previouslyFormattedCitation":"(Bonsubre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onsubre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90A2C5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005CC84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913" w:type="pct"/>
            <w:noWrap/>
          </w:tcPr>
          <w:p w14:paraId="027D362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m assay with BABA</w:t>
            </w:r>
          </w:p>
        </w:tc>
        <w:tc>
          <w:tcPr>
            <w:tcW w:w="952" w:type="pct"/>
            <w:noWrap/>
          </w:tcPr>
          <w:p w14:paraId="1893132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fluorescens</w:t>
            </w:r>
          </w:p>
        </w:tc>
        <w:tc>
          <w:tcPr>
            <w:tcW w:w="608" w:type="pct"/>
            <w:noWrap/>
          </w:tcPr>
          <w:p w14:paraId="5D5325C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59DD6D6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Inhibite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growth</w:t>
            </w:r>
          </w:p>
        </w:tc>
        <w:tc>
          <w:tcPr>
            <w:tcW w:w="577" w:type="pct"/>
            <w:noWrap/>
          </w:tcPr>
          <w:p w14:paraId="1EBB787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Mohammed","given":"Aeshah Mhana","non-dropping-particle":"","parse-names":false,"suffix":""},{"dropping-particle":"","family":"Al-Ani","given":"","non-dropping-particle":"","parse-names":false,"suffix":""},{"dropping-particle":"","family":"Bekbayeva","given":"Lyazzat","non-dropping-particle":"","parse-names":false,"suffix":""},{"dropping-particle":"","family":"Salleh","given":"Baharuddin","non-dropping-particle":"","parse-names":false,"suffix":""}],"container-title":"World Applied Sciences Journal","id":"ITEM-1","issue":"2","issued":{"date-parts":[["2011"]]},"page":"189-191","title":"Biological control of Fusarium oxysporum f. sp. cubense by Pseudomonas fluorescens and BABA in vitro.","type":"article-journal","volume":"15"},"uris":["http://www.mendeley.com/documents/?uuid=c6bdf8e3-acf1-4226-b565-0cae2c975c0d"]}],"mendeley":{"formattedCitation":"(Mohammed et al., 2011)","plainTextFormattedCitation":"(Mohammed et al., 2011)","previouslyFormattedCitation":"(Mohammed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ohammed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546F27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654437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viride</w:t>
            </w:r>
          </w:p>
        </w:tc>
        <w:tc>
          <w:tcPr>
            <w:tcW w:w="913" w:type="pct"/>
            <w:noWrap/>
          </w:tcPr>
          <w:p w14:paraId="59AD5D6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oison food and dual culture techniques</w:t>
            </w:r>
          </w:p>
        </w:tc>
        <w:tc>
          <w:tcPr>
            <w:tcW w:w="952" w:type="pct"/>
            <w:noWrap/>
          </w:tcPr>
          <w:p w14:paraId="6AE65B6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viride</w:t>
            </w:r>
          </w:p>
        </w:tc>
        <w:tc>
          <w:tcPr>
            <w:tcW w:w="608" w:type="pct"/>
            <w:noWrap/>
          </w:tcPr>
          <w:p w14:paraId="224DE78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21B7B67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Complete inhibition of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Carbendazim also effective</w:t>
            </w:r>
          </w:p>
        </w:tc>
        <w:tc>
          <w:tcPr>
            <w:tcW w:w="577" w:type="pct"/>
            <w:noWrap/>
          </w:tcPr>
          <w:p w14:paraId="1FDF518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Kumari","given":"Anita","non-dropping-particle":"","parse-names":false,"suffix":""},{"dropping-particle":"","family":"Kumar","given":"Rahul","non-dropping-particle":"","parse-names":false,"suffix":""},{"dropping-particle":"","family":"Kumar","given":"Harsh","non-dropping-particle":"","parse-names":false,"suffix":""}],"container-title":"The Bioscan","id":"ITEM-1","issue":"3","issued":{"date-parts":[["2014"]]},"page":"1355-1358","title":"Efficacy of fungicides and Trichoderma viride against Fusarium oxysporum f. sp. cubense in-vitro.","type":"article-journal","volume":"9"},"uris":["http://www.mendeley.com/documents/?uuid=198f6d0c-4653-40ba-bfae-6cf0bcab3aab"]}],"mendeley":{"formattedCitation":"(Kumari et al., 2014)","plainTextFormattedCitation":"(Kumari et al., 2014)","previouslyFormattedCitation":"(Kumari et al. 201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Kumari et al., 201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048548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DD0C4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Streptomyce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6D07AE9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solation from banana tissues</w:t>
            </w:r>
          </w:p>
        </w:tc>
        <w:tc>
          <w:tcPr>
            <w:tcW w:w="952" w:type="pct"/>
            <w:noWrap/>
          </w:tcPr>
          <w:p w14:paraId="5AC1B0E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griseorubiginos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ke strains</w:t>
            </w:r>
          </w:p>
        </w:tc>
        <w:tc>
          <w:tcPr>
            <w:tcW w:w="608" w:type="pct"/>
            <w:noWrap/>
          </w:tcPr>
          <w:p w14:paraId="53AD0E1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wilting banana roots/leaves</w:t>
            </w:r>
          </w:p>
        </w:tc>
        <w:tc>
          <w:tcPr>
            <w:tcW w:w="1311" w:type="pct"/>
            <w:noWrap/>
          </w:tcPr>
          <w:p w14:paraId="3102B0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igher antagonistic activity in healthy roots</w:t>
            </w:r>
          </w:p>
        </w:tc>
        <w:tc>
          <w:tcPr>
            <w:tcW w:w="577" w:type="pct"/>
            <w:noWrap/>
          </w:tcPr>
          <w:p w14:paraId="4F28837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23/B:WIBI.0000040406.30495.48","ISSN":"0959-3993","author":[{"dropping-particle":"","family":"Cao","given":"Lixiang","non-dropping-particle":"","parse-names":false,"suffix":""},{"dropping-particle":"","family":"Qiu","given":"Zhiqi","non-dropping-particle":"","parse-names":false,"suffix":""},{"dropping-particle":"","family":"Dai","given":"Xin","non-dropping-particle":"","parse-names":false,"suffix":""},{"dropping-particle":"","family":"Tan","given":"Hongming","non-dropping-particle":"","parse-names":false,"suffix":""},{"dropping-particle":"","family":"Lin","given":"Yongcheng","non-dropping-particle":"","parse-names":false,"suffix":""},{"dropping-particle":"","family":"Zhou","given":"Shining","non-dropping-particle":"","parse-names":false,"suffix":""}],"container-title":"World Journal of Microbiology and Biotechnology","id":"ITEM-1","issue":"5","issued":{"date-parts":[["2004","7"]]},"page":"501-504","title":"Isolation of endophytic actinomycetes from roots and leaves of banana (Musa acuminata) plants and their activities against Fusarium oxysporum f. sp. cubense","type":"article-journal","volume":"20"},"uris":["http://www.mendeley.com/documents/?uuid=96e43e15-1665-4f4e-8328-e8909fa89147"]}],"mendeley":{"formattedCitation":"(Cao et al., 2004)","plainTextFormattedCitation":"(Cao et al., 2004)","previouslyFormattedCitation":"(Cao et al. 200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ao et al., 200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F4ED9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1DFB94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ungi (secondary metabolites)</w:t>
            </w:r>
          </w:p>
        </w:tc>
        <w:tc>
          <w:tcPr>
            <w:tcW w:w="913" w:type="pct"/>
            <w:noWrap/>
          </w:tcPr>
          <w:p w14:paraId="0ED2AFE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activity screening</w:t>
            </w:r>
          </w:p>
        </w:tc>
        <w:tc>
          <w:tcPr>
            <w:tcW w:w="952" w:type="pct"/>
            <w:noWrap/>
          </w:tcPr>
          <w:p w14:paraId="43B3211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24 strains with &gt;80% inhibition</w:t>
            </w:r>
          </w:p>
        </w:tc>
        <w:tc>
          <w:tcPr>
            <w:tcW w:w="608" w:type="pct"/>
            <w:noWrap/>
          </w:tcPr>
          <w:p w14:paraId="4A091F9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aste tin mine</w:t>
            </w:r>
          </w:p>
        </w:tc>
        <w:tc>
          <w:tcPr>
            <w:tcW w:w="1311" w:type="pct"/>
            <w:noWrap/>
          </w:tcPr>
          <w:p w14:paraId="5B0E7C9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otential for fungicide development</w:t>
            </w:r>
          </w:p>
        </w:tc>
        <w:tc>
          <w:tcPr>
            <w:tcW w:w="577" w:type="pct"/>
            <w:noWrap/>
          </w:tcPr>
          <w:p w14:paraId="55CF5DD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Fan","given":"Huacai","non-dropping-particle":"","parse-names":false,"suffix":""},{"dropping-particle":"","family":"Yang","given":"Peiwen","non-dropping-particle":"","parse-names":false,"suffix":""},{"dropping-particle":"","family":"Guo","given":"Zhixiang","non-dropping-particle":"","parse-names":false,"suffix":""},{"dropping-particle":"","family":"Zeng","given":"Li","non-dropping-particle":"","parse-names":false,"suffix":""}],"container-title":"Southwest China Journal of Agricultural Sciences","id":"ITEM-1","issue":"2","issued":{"date-parts":[["2011"]]},"page":"604-607","title":"Screening of antifungal activity of secondary metabolites of fungi isolated from waste tin mine against Fusarium oxysporum f. sp. cubense.","type":"article-journal","volume":"24"},"uris":["http://www.mendeley.com/documents/?uuid=a77366b8-83ba-43a1-8102-45623a24145a"]}],"mendeley":{"formattedCitation":"(Fan et al., 2011)","plainTextFormattedCitation":"(Fan et al., 2011)","previouslyFormattedCitation":"(Fan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an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09139D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EE944B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Trichoderm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35FE633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orphological and molecular analysis</w:t>
            </w:r>
          </w:p>
        </w:tc>
        <w:tc>
          <w:tcPr>
            <w:tcW w:w="952" w:type="pct"/>
            <w:noWrap/>
          </w:tcPr>
          <w:p w14:paraId="7B31386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aspere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vir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reesei</w:t>
            </w:r>
          </w:p>
        </w:tc>
        <w:tc>
          <w:tcPr>
            <w:tcW w:w="608" w:type="pct"/>
            <w:noWrap/>
          </w:tcPr>
          <w:p w14:paraId="2A4DB83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gricultural fields</w:t>
            </w:r>
          </w:p>
        </w:tc>
        <w:tc>
          <w:tcPr>
            <w:tcW w:w="1311" w:type="pct"/>
            <w:noWrap/>
          </w:tcPr>
          <w:p w14:paraId="029FCB2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Strong antagonism agains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 fijiensis</w:t>
            </w:r>
          </w:p>
        </w:tc>
        <w:tc>
          <w:tcPr>
            <w:tcW w:w="577" w:type="pct"/>
            <w:noWrap/>
          </w:tcPr>
          <w:p w14:paraId="4741561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327-015-0587-x","ISSN":"1345-2630","author":[{"dropping-particle":"","family":"Galarza","given":"Luis","non-dropping-particle":"","parse-names":false,"suffix":""},{"dropping-particle":"","family":"Akagi","given":"Yasunori","non-dropping-particle":"","parse-names":false,"suffix":""},{"dropping-particle":"","family":"Takao","given":"Kazumi","non-dropping-particle":"","parse-names":false,"suffix":""},{"dropping-particle":"","family":"Kim","given":"Chang Sun","non-dropping-particle":"","parse-names":false,"suffix":""},{"dropping-particle":"","family":"Maekawa","given":"Nitaro","non-dropping-particle":"","parse-names":false,"suffix":""},{"dropping-particle":"","family":"Itai","given":"Akihiro","non-dropping-particle":"","parse-names":false,"suffix":""},{"dropping-particle":"","family":"Peralta","given":"Esther","non-dropping-particle":"","parse-names":false,"suffix":""},{"dropping-particle":"","family":"Santos","given":"Efrén","non-dropping-particle":"","parse-names":false,"suffix":""},{"dropping-particle":"","family":"Kodama","given":"Motoichiro","non-dropping-particle":"","parse-names":false,"suffix":""}],"container-title":"Journal of General Plant Pathology","id":"ITEM-1","issue":"3","issued":{"date-parts":[["2015","5","24"]]},"page":"201-210","title":"Characterization of Trichoderma species isolated in Ecuador and their antagonistic activities against phytopathogenic fungi from Ecuador and Japan","type":"article-journal","volume":"81"},"uris":["http://www.mendeley.com/documents/?uuid=dcc59551-93ec-481e-bab6-5af998efa450"]}],"mendeley":{"formattedCitation":"(Galarza et al., 2015a)","plainTextFormattedCitation":"(Galarza et al., 2015a)","previouslyFormattedCitation":"(Galarza et al. 2015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alarza et al., 2015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02704F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4E6459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harzianum</w:t>
            </w:r>
          </w:p>
        </w:tc>
        <w:tc>
          <w:tcPr>
            <w:tcW w:w="913" w:type="pct"/>
            <w:noWrap/>
          </w:tcPr>
          <w:p w14:paraId="7AD200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ene disruption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hSNF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p>
        </w:tc>
        <w:tc>
          <w:tcPr>
            <w:tcW w:w="952" w:type="pct"/>
            <w:noWrap/>
          </w:tcPr>
          <w:p w14:paraId="655C564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arzian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T36</w:t>
            </w:r>
          </w:p>
        </w:tc>
        <w:tc>
          <w:tcPr>
            <w:tcW w:w="608" w:type="pct"/>
            <w:noWrap/>
          </w:tcPr>
          <w:p w14:paraId="226766C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73DE602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Critical for biocontrol ability; impaired mycoparasitism withou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hSNF1</w:t>
            </w:r>
          </w:p>
        </w:tc>
        <w:tc>
          <w:tcPr>
            <w:tcW w:w="577" w:type="pct"/>
            <w:noWrap/>
          </w:tcPr>
          <w:p w14:paraId="351B375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327-015-0590-2","ISSN":"1345-2630","author":[{"dropping-particle":"","family":"Galarza","given":"Luis","non-dropping-particle":"","parse-names":false,"suffix":""},{"dropping-particle":"","family":"Akagi","given":"Yasunori","non-dropping-particle":"","parse-names":false,"suffix":""},{"dropping-particle":"","family":"Takao","given":"Kazumi","non-dropping-particle":"","parse-names":false,"suffix":""},{"dropping-particle":"","family":"Peralta","given":"Esther","non-dropping-particle":"","parse-names":false,"suffix":""},{"dropping-particle":"","family":"Santos","given":"Efrén","non-dropping-particle":"","parse-names":false,"suffix":""},{"dropping-particle":"","family":"Kodama","given":"Motoichiro","non-dropping-particle":"","parse-names":false,"suffix":""}],"container-title":"Journal of General Plant Pathology","id":"ITEM-1","issue":"3","issued":{"date-parts":[["2015","5","24"]]},"page":"211-217","title":"Involvement of ThSNF1 in the development and virulence of biocontrol agent Trichoderma harzianum","type":"article-journal","volume":"81"},"uris":["http://www.mendeley.com/documents/?uuid=610826a4-f15f-47e8-a40c-1c68c88f4553"]}],"mendeley":{"formattedCitation":"(Galarza et al., 2015b)","plainTextFormattedCitation":"(Galarza et al., 2015b)","previouslyFormattedCitation":"(Galarza et al. 2015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alarza et al., 2015b)</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C3ECD3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3F60A9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violaceusniger</w:t>
            </w:r>
          </w:p>
        </w:tc>
        <w:tc>
          <w:tcPr>
            <w:tcW w:w="913" w:type="pct"/>
            <w:noWrap/>
          </w:tcPr>
          <w:p w14:paraId="3101FA2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ross-plug assay, microscopy</w:t>
            </w:r>
          </w:p>
        </w:tc>
        <w:tc>
          <w:tcPr>
            <w:tcW w:w="952" w:type="pct"/>
            <w:noWrap/>
          </w:tcPr>
          <w:p w14:paraId="33E7AC0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 violaceusniger</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G10</w:t>
            </w:r>
          </w:p>
        </w:tc>
        <w:tc>
          <w:tcPr>
            <w:tcW w:w="608" w:type="pct"/>
            <w:noWrap/>
          </w:tcPr>
          <w:p w14:paraId="59C0336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3D81F27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biosis as key mechanism; hyphal lysis observed</w:t>
            </w:r>
          </w:p>
        </w:tc>
        <w:tc>
          <w:tcPr>
            <w:tcW w:w="577" w:type="pct"/>
            <w:noWrap/>
          </w:tcPr>
          <w:p w14:paraId="3D3F30C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38/sj.jim.7000247","ISSN":"1367-5435","author":[{"dropping-particle":"","family":"Getha","given":"K","non-dropping-particle":"","parse-names":false,"suffix":""},{"dropping-particle":"","family":"Vikineswary","given":"S","non-dropping-particle":"","parse-names":false,"suffix":""}],"container-title":"Journal of Industrial Microbiology and Biotechnology","id":"ITEM-1","issue":"6","issued":{"date-parts":[["2002","6","1"]]},"page":"303-310","title":"Antagonistic effects of Streptomyces violaceusniger strain G10 on Fusarium oxysporum f.sp. cubense race 4: Indirect evidence for the role of antibiosis in the antagonistic process","type":"article-journal","volume":"28"},"uris":["http://www.mendeley.com/documents/?uuid=f417e7a5-cff5-47ea-bc1d-f37d8bd3d850"]}],"mendeley":{"formattedCitation":"(Getha and Vikineswary, 2002)","plainTextFormattedCitation":"(Getha and Vikineswary, 2002)","previouslyFormattedCitation":"(Getha and Vikineswary 200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etha and Vikineswary, 200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851B22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0543E3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4AE32E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m screening</w:t>
            </w:r>
          </w:p>
        </w:tc>
        <w:tc>
          <w:tcPr>
            <w:tcW w:w="952" w:type="pct"/>
            <w:noWrap/>
          </w:tcPr>
          <w:p w14:paraId="088372C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s BS-1, BS-2</w:t>
            </w:r>
          </w:p>
        </w:tc>
        <w:tc>
          <w:tcPr>
            <w:tcW w:w="608" w:type="pct"/>
            <w:noWrap/>
          </w:tcPr>
          <w:p w14:paraId="35D614E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Capsicum frutesc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tissues</w:t>
            </w:r>
          </w:p>
        </w:tc>
        <w:tc>
          <w:tcPr>
            <w:tcW w:w="1311" w:type="pct"/>
            <w:noWrap/>
          </w:tcPr>
          <w:p w14:paraId="70ECC3F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Inhibite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Colletotrichum gloeosporioides</w:t>
            </w:r>
          </w:p>
        </w:tc>
        <w:tc>
          <w:tcPr>
            <w:tcW w:w="577" w:type="pct"/>
            <w:noWrap/>
          </w:tcPr>
          <w:p w14:paraId="462804E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He","given":"Hong","non-dropping-particle":"","parse-names":false,"suffix":""},{"dropping-particle":"","family":"Cai","given":"X Q","non-dropping-particle":"","parse-names":false,"suffix":""},{"dropping-particle":"","family":"Hong","given":"Y C","non-dropping-particle":"","parse-names":false,"suffix":""},{"dropping-particle":"","family":"Guan","given":"Xiong","non-dropping-particle":"","parse-names":false,"suffix":""},{"dropping-particle":"","family":"Hu","given":"F P","non-dropping-particle":"","parse-names":false,"suffix":""}],"container-title":"Chinese Journal of Biological Control","id":"ITEM-1","issue":"4","issued":{"date-parts":[["2002"]]},"page":"171-175","title":"Selection of endophytic antifungal bacteria from Capsicum","type":"article-journal","volume":"18"},"uris":["http://www.mendeley.com/documents/?uuid=a2e8362c-0b1b-4134-95d0-8b3a66769a12"]}],"mendeley":{"formattedCitation":"(He et al., 2002)","plainTextFormattedCitation":"(He et al., 2002)","previouslyFormattedCitation":"(He et al. 2002)"},"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 et al., 2002)</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E790EB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412CECB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Trichoderm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738130A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rotoplasmic fusion</w:t>
            </w:r>
          </w:p>
        </w:tc>
        <w:tc>
          <w:tcPr>
            <w:tcW w:w="952" w:type="pct"/>
            <w:noWrap/>
          </w:tcPr>
          <w:p w14:paraId="3E34FF5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erinace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Tr9),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asperell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Tr43)</w:t>
            </w:r>
          </w:p>
        </w:tc>
        <w:tc>
          <w:tcPr>
            <w:tcW w:w="608" w:type="pct"/>
            <w:noWrap/>
          </w:tcPr>
          <w:p w14:paraId="12338F2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11" w:type="pct"/>
            <w:noWrap/>
          </w:tcPr>
          <w:p w14:paraId="5F08BF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nhanced bio-efficacy via fusion</w:t>
            </w:r>
          </w:p>
        </w:tc>
        <w:tc>
          <w:tcPr>
            <w:tcW w:w="577" w:type="pct"/>
            <w:noWrap/>
          </w:tcPr>
          <w:p w14:paraId="6DB5473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2248-9800","author":[{"dropping-particle":"","family":"Hima","given":"V M","non-dropping-particle":"","parse-names":false,"suffix":""},{"dropping-particle":"","family":"Beena","given":"S","non-dropping-particle":"","parse-names":false,"suffix":""},{"dropping-particle":"","family":"Cherian","given":"K Anita","non-dropping-particle":"","parse-names":false,"suffix":""}],"container-title":"Indian Phytopathology","id":"ITEM-1","issue":"4s","issued":{"date-parts":[["2016"]]},"page":"649-651","title":"Protoplasmic fusion: A biotechnological tool for the enhancement of bio-efficacy of native isolates of Trichoderma spp.","type":"article-journal","volume":"69"},"uris":["http://www.mendeley.com/documents/?uuid=36cad193-5155-4c2e-981b-419d500b8c12"]}],"mendeley":{"formattedCitation":"(Hima et al., 2016)","plainTextFormattedCitation":"(Hima et al., 2016)","previouslyFormattedCitation":"(Hima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ima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F982D3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535B21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methylotrophicus</w:t>
            </w:r>
          </w:p>
        </w:tc>
        <w:tc>
          <w:tcPr>
            <w:tcW w:w="913" w:type="pct"/>
            <w:noWrap/>
          </w:tcPr>
          <w:p w14:paraId="57FDAD4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late stand-opposite culture</w:t>
            </w:r>
          </w:p>
        </w:tc>
        <w:tc>
          <w:tcPr>
            <w:tcW w:w="952" w:type="pct"/>
            <w:noWrap/>
          </w:tcPr>
          <w:p w14:paraId="39EDCBA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methylotrophic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BM-24</w:t>
            </w:r>
          </w:p>
        </w:tc>
        <w:tc>
          <w:tcPr>
            <w:tcW w:w="608" w:type="pct"/>
            <w:noWrap/>
          </w:tcPr>
          <w:p w14:paraId="72AB4C8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apeseed cake fertilizer</w:t>
            </w:r>
          </w:p>
        </w:tc>
        <w:tc>
          <w:tcPr>
            <w:tcW w:w="1311" w:type="pct"/>
            <w:noWrap/>
          </w:tcPr>
          <w:p w14:paraId="30A3454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87.2% inhibition agains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Race 1</w:t>
            </w:r>
          </w:p>
        </w:tc>
        <w:tc>
          <w:tcPr>
            <w:tcW w:w="577" w:type="pct"/>
            <w:noWrap/>
          </w:tcPr>
          <w:p w14:paraId="02A5D99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Huang","given":"Xiao","non-dropping-particle":"","parse-names":false,"suffix":""},{"dropping-particle":"","family":"Chen","given":"Bo","non-dropping-particle":"","parse-names":false,"suffix":""},{"dropping-particle":"","family":"Zhou","given":"Dengbo","non-dropping-particle":"","parse-names":false,"suffix":""},{"dropping-particle":"","family":"Tan","given":"Xin","non-dropping-particle":"","parse-names":false,"suffix":""},{"dropping-particle":"","family":"Zhang","given":"Xiyan","non-dropping-particle":"","parse-names":false,"suffix":""}],"container-title":"Acta Phytophylacica Sinica","id":"ITEM-1","issue":"2","issued":{"date-parts":[["2013"]]},"page":"121-127","title":"Isolation, identification of BM-24 strains and its antifungal activity of antagonistic bacteria against Fusarium oxysporum f. sp. cubense.","type":"article-journal","volume":"40"},"uris":["http://www.mendeley.com/documents/?uuid=c55af0f4-ae9a-4554-b187-0f2d4a16a76c"]}],"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uang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0F8E1C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7C0AC6B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Micromonospor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4476F68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retreatment and screening</w:t>
            </w:r>
          </w:p>
        </w:tc>
        <w:tc>
          <w:tcPr>
            <w:tcW w:w="952" w:type="pct"/>
            <w:noWrap/>
          </w:tcPr>
          <w:p w14:paraId="22DCB0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 pattaloongens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ke strain 210-1-61</w:t>
            </w:r>
          </w:p>
        </w:tc>
        <w:tc>
          <w:tcPr>
            <w:tcW w:w="608" w:type="pct"/>
            <w:noWrap/>
          </w:tcPr>
          <w:p w14:paraId="07652FB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uzhishan Primitive Area soil</w:t>
            </w:r>
          </w:p>
        </w:tc>
        <w:tc>
          <w:tcPr>
            <w:tcW w:w="1311" w:type="pct"/>
            <w:noWrap/>
          </w:tcPr>
          <w:p w14:paraId="4FE4C8A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igh antagonistic activity</w:t>
            </w:r>
          </w:p>
        </w:tc>
        <w:tc>
          <w:tcPr>
            <w:tcW w:w="577" w:type="pct"/>
            <w:noWrap/>
          </w:tcPr>
          <w:p w14:paraId="16F2F04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Li","given":"Zaiyuan","non-dropping-particle":"","parse-names":false,"suffix":""},{"dropping-particle":"","family":"Liao","given":"Dongqi","non-dropping-particle":"","parse-names":false,"suffix":""},{"dropping-particle":"","family":"Chen","given":"Hanqing","non-dropping-particle":"","parse-names":false,"suffix":""},{"dropping-particle":"","family":"Zeng","given":"Huicai","non-dropping-particle":"","parse-names":false,"suffix":""}],"container-title":"Genomics and Applied Biology","id":"ITEM-1","issue":"2","issued":{"date-parts":[["2010"]]},"page":"303-309","title":"Isolation and identification of a strain of rare actinomycetes with antagonistic activity against Fusarium oxyporm f. sp. cubense.","type":"article-journal","volume":"29"},"uris":["http://www.mendeley.com/documents/?uuid=1baef72f-6325-461d-a79c-e18f587f1090"]}],"mendeley":{"formattedCitation":"(Li et al., 2010)","plainTextFormattedCitation":"(Li et al., 2010)","previouslyFormattedCitation":"(Li et al.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 et al.,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7AA43A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6FA978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roseoflavus</w:t>
            </w:r>
          </w:p>
        </w:tc>
        <w:tc>
          <w:tcPr>
            <w:tcW w:w="913" w:type="pct"/>
            <w:noWrap/>
          </w:tcPr>
          <w:p w14:paraId="36935EF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ermentation liquor assay</w:t>
            </w:r>
          </w:p>
        </w:tc>
        <w:tc>
          <w:tcPr>
            <w:tcW w:w="952" w:type="pct"/>
            <w:noWrap/>
          </w:tcPr>
          <w:p w14:paraId="4EAF485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 roseoflav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F-1013</w:t>
            </w:r>
          </w:p>
        </w:tc>
        <w:tc>
          <w:tcPr>
            <w:tcW w:w="608" w:type="pct"/>
            <w:noWrap/>
          </w:tcPr>
          <w:p w14:paraId="357792F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rimp shells</w:t>
            </w:r>
          </w:p>
        </w:tc>
        <w:tc>
          <w:tcPr>
            <w:tcW w:w="1311" w:type="pct"/>
            <w:noWrap/>
          </w:tcPr>
          <w:p w14:paraId="474EDC2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94.7% inhibition agains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p>
        </w:tc>
        <w:tc>
          <w:tcPr>
            <w:tcW w:w="577" w:type="pct"/>
            <w:noWrap/>
          </w:tcPr>
          <w:p w14:paraId="375FF79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Lin","given":"Mei","non-dropping-particle":"","parse-names":false,"suffix":""},{"dropping-particle":"","family":"Zhang","given":"Shaosheng","non-dropping-particle":"","parse-names":false,"suffix":""}],"container-title":"Journal of Fujian Agriculture and Forestry University (Natural Science Edition)","id":"ITEM-1","issue":"6","issued":{"date-parts":[["2010"]]},"page":"584-589","title":"The antagonistic effect of shrimp fermentation liquor of Streptomyces F-1013 against plant pathogenic fungi.","type":"article-journal","volume":"39"},"uris":["http://www.mendeley.com/documents/?uuid=8af0b3d2-abcd-4775-9583-eb11f29c42d6"]}],"mendeley":{"formattedCitation":"(Lin and Zhang, 2010)","plainTextFormattedCitation":"(Lin and Zhang, 2010)","previouslyFormattedCitation":"(Lin and Zhang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in and Zhang,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5DC26C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9F1674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Talaromyce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1D140F4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orphological identification, antagonism tests</w:t>
            </w:r>
          </w:p>
        </w:tc>
        <w:tc>
          <w:tcPr>
            <w:tcW w:w="952" w:type="pct"/>
            <w:noWrap/>
          </w:tcPr>
          <w:p w14:paraId="259B9DC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thailandias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helicu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var.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major</w:t>
            </w:r>
          </w:p>
        </w:tc>
        <w:tc>
          <w:tcPr>
            <w:tcW w:w="608" w:type="pct"/>
            <w:noWrap/>
          </w:tcPr>
          <w:p w14:paraId="5E013DA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gricultural/forest soils</w:t>
            </w:r>
          </w:p>
        </w:tc>
        <w:tc>
          <w:tcPr>
            <w:tcW w:w="1311" w:type="pct"/>
            <w:noWrap/>
          </w:tcPr>
          <w:p w14:paraId="70A6FF6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40–70% inhibition of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and other pathogens</w:t>
            </w:r>
          </w:p>
        </w:tc>
        <w:tc>
          <w:tcPr>
            <w:tcW w:w="577" w:type="pct"/>
            <w:noWrap/>
          </w:tcPr>
          <w:p w14:paraId="51A0835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Manoch","given":"L","non-dropping-particle":"","parse-names":false,"suffix":""},{"dropping-particle":"","family":"Dethoup","given":"T","non-dropping-particle":"","parse-names":false,"suffix":""}],"container-title":"Thai J. Agric. Sci","id":"ITEM-1","issued":{"date-parts":[["2011"]]},"page":"81-91","title":"A potential use of Talaromyces species as biological agents against plant pathogenic fungi","type":"article-journal","volume":"44"},"uris":["http://www.mendeley.com/documents/?uuid=069e53e5-eadb-415b-bf28-16fa6902a2f1"]}],"mendeley":{"formattedCitation":"(Manoch and Dethoup, 2011)","plainTextFormattedCitation":"(Manoch and Dethoup, 2011)","previouslyFormattedCitation":"(Manoch and Dethoup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anoch and Dethoup,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B9001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9C88FA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sukamurella paurometabola</w:t>
            </w:r>
          </w:p>
        </w:tc>
        <w:tc>
          <w:tcPr>
            <w:tcW w:w="913" w:type="pct"/>
            <w:noWrap/>
          </w:tcPr>
          <w:p w14:paraId="5E3B36E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lony diameter measurement</w:t>
            </w:r>
          </w:p>
        </w:tc>
        <w:tc>
          <w:tcPr>
            <w:tcW w:w="952" w:type="pct"/>
            <w:noWrap/>
          </w:tcPr>
          <w:p w14:paraId="20B6423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 paurometabol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train C-924</w:t>
            </w:r>
          </w:p>
        </w:tc>
        <w:tc>
          <w:tcPr>
            <w:tcW w:w="608" w:type="pct"/>
            <w:noWrap/>
          </w:tcPr>
          <w:p w14:paraId="0B16187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69B5255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Inhibited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Colletotrich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and others</w:t>
            </w:r>
          </w:p>
        </w:tc>
        <w:tc>
          <w:tcPr>
            <w:tcW w:w="577" w:type="pct"/>
            <w:noWrap/>
          </w:tcPr>
          <w:p w14:paraId="656700A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Marín","given":"M","non-dropping-particle":"","parse-names":false,"suffix":""},{"dropping-particle":"","family":"Wong","given":"I","non-dropping-particle":"","parse-names":false,"suffix":""},{"dropping-particle":"","family":"García","given":"G","non-dropping-particle":"","parse-names":false,"suffix":""},{"dropping-particle":"","family":"Morán","given":"R","non-dropping-particle":"","parse-names":false,"suffix":""},{"dropping-particle":"","family":"Basulto","given":"R","non-dropping-particle":"","parse-names":false,"suffix":""},{"dropping-particle":"","family":"Pimentel","given":"E","non-dropping-particle":"","parse-names":false,"suffix":""},{"dropping-particle":"","family":"Mena","given":"J","non-dropping-particle":"","parse-names":false,"suffix":""}],"container-title":"Revista de Protección Vegetal","id":"ITEM-1","issue":"2","issued":{"date-parts":[["2013"]]},"page":"132-137","title":"In vitro antagonistic activity of Tsukamurella paurometabola C-924 against phytopathogens.","type":"article-journal","volume":"28"},"uris":["http://www.mendeley.com/documents/?uuid=a4f88f39-130f-469d-9a87-ff60da2c9e79"]}],"mendeley":{"formattedCitation":"(Marín et al., 2013)","plainTextFormattedCitation":"(Marín et al., 2013)","previouslyFormattedCitation":"(Marín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Marín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62EDB8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EA58D2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npathogenic</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Fusarium oxysporum</w:t>
            </w:r>
          </w:p>
        </w:tc>
        <w:tc>
          <w:tcPr>
            <w:tcW w:w="913" w:type="pct"/>
            <w:noWrap/>
          </w:tcPr>
          <w:p w14:paraId="5023E3C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CR-RFLP, pathogenicity testing</w:t>
            </w:r>
          </w:p>
        </w:tc>
        <w:tc>
          <w:tcPr>
            <w:tcW w:w="952" w:type="pct"/>
            <w:noWrap/>
          </w:tcPr>
          <w:p w14:paraId="0BE663B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11 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genotypes</w:t>
            </w:r>
          </w:p>
        </w:tc>
        <w:tc>
          <w:tcPr>
            <w:tcW w:w="608" w:type="pct"/>
            <w:noWrap/>
          </w:tcPr>
          <w:p w14:paraId="208C718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sphere of healthy banana plants</w:t>
            </w:r>
          </w:p>
        </w:tc>
        <w:tc>
          <w:tcPr>
            <w:tcW w:w="1311" w:type="pct"/>
            <w:noWrap/>
          </w:tcPr>
          <w:p w14:paraId="46ECCA5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npathogenic isolates could be distinguished from pathogenic Foc.</w:t>
            </w:r>
          </w:p>
        </w:tc>
        <w:tc>
          <w:tcPr>
            <w:tcW w:w="577" w:type="pct"/>
            <w:noWrap/>
          </w:tcPr>
          <w:p w14:paraId="051A8A0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11/j.1365-3059.2006.01343.x","ISSN":"0032-0862","abstract":"One of the most serious diseases of banana is fusarium wilt, caused by Fusarium oxysporum f.sp. cubense ( Foc ). The objectives of this study were to isolate and identify nonpathogenic F. oxysporum strains from soils suppressive to banana wilt, and to determine the diversity of these isolates. More than 100 Fusarium strains were isolated from the rhizosphere of banana pla</w:instrText>
            </w:r>
            <w:r>
              <w:rPr>
                <w:rFonts w:hint="eastAsia"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nts and identified to species level. Pathogenicity testing was carried out to confirm that these isolates were nonpathogens of banana. A PCR‐based RFLP analysis of the intergenic spacer region of the ribosomal RNA operon was used to characterize the nonpathogens. The isolates were also compared with isolates of Foc from South Africa and the known biological control isolate of F. oxysporum , Fo47. The species‐specific primers FOF1 and FOR1, in addition to morphological features, were used to confirm the identity of F. oxysporum isolates included in the PCR‐RFLP analysis. Twelve different genotypes could be distinguished, identified by a six‐letter code allocated to each isolate following digestion with the restriction enzymes Hae III, Hha I, Hin fI, Msp I,</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 Rsa I and Scrf I. Eleven of these included nonpathogenic F. oxysporum isolates, and these groups could all be distinguished from the genotype that included Foc . Fo47 was included in one of the genotype groups consisting of nonpathogenic F. oxysporum isolates from South Africa.","author":[{"dropping-particle":"","family":"Nel","given":"B.","non-dropping-particle":"","parse-names":false,"suffix":""},{"dropping-particle":"","family":"Steinberg","given":"C.","non-dropping-particle":"","parse-names":false,"suffix":""},{"dropping-particle":"","family":"Labuschagne","given":"N.","non-dropping-particle":"","parse-names":false,"suffix":""},{"dropping-particle":"","family":"Viljoen","given":"A.","non-dropping-particle":"","parse-names":false,"suffix":""}],"container-title":"Plant Pathology","id":"ITEM-1","issue":"2","issued":{"date-parts":[["2006","4","14"]]},"page":"207-216","title":"Isolation and characterization of nonpathogenic Fusarium oxysporum isolates from the rhizosphere of healthy banana plants","type":"article-journal","volume":"55"},"uris":["http://www.mendeley.com/documents/?uuid=ef5a1171-5221-478e-90d9-82d2de84444b"]}],"mendeley":{"formattedCitation":"(Nel et al., 2006)","plainTextFormattedCitation":"(Nel et al., 2006)","previouslyFormattedCitation":"(Nel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el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5DA9C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EA8BCD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npathogenic</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Fusarium oxysporum</w:t>
            </w:r>
          </w:p>
        </w:tc>
        <w:tc>
          <w:tcPr>
            <w:tcW w:w="913" w:type="pct"/>
            <w:noWrap/>
          </w:tcPr>
          <w:p w14:paraId="1A611BB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athogenicity testing, culture association</w:t>
            </w:r>
          </w:p>
        </w:tc>
        <w:tc>
          <w:tcPr>
            <w:tcW w:w="952" w:type="pct"/>
            <w:noWrap/>
          </w:tcPr>
          <w:p w14:paraId="1A70D0E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Nonpathogenic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p>
        </w:tc>
        <w:tc>
          <w:tcPr>
            <w:tcW w:w="608" w:type="pct"/>
            <w:noWrap/>
          </w:tcPr>
          <w:p w14:paraId="750B528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oot apices of banana cultivars</w:t>
            </w:r>
          </w:p>
        </w:tc>
        <w:tc>
          <w:tcPr>
            <w:tcW w:w="1311" w:type="pct"/>
            <w:noWrap/>
          </w:tcPr>
          <w:p w14:paraId="4E6A2E1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npathogenic strains associated more with susceptible cultivars.</w:t>
            </w:r>
          </w:p>
        </w:tc>
        <w:tc>
          <w:tcPr>
            <w:tcW w:w="577" w:type="pct"/>
            <w:noWrap/>
          </w:tcPr>
          <w:p w14:paraId="5A76AD1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Kumari","given":"Nita","non-dropping-particle":"","parse-names":false,"suffix":""},{"dropping-particle":"","family":"Kumar","given":"Harsh","non-dropping-particle":"","parse-names":false,"suffix":""}],"container-title":"The Bioscan","id":"ITEM-1","issue":"2","issued":{"date-parts":[["2015"]]},"page":"629-633","title":"Association of nonpathogenic Fusarium oxysporum species with cultured shoot apices of banana (Musa acuminata) cultivars.","type":"article-journal","volume":"10"},"uris":["http://www.mendeley.com/documents/?uuid=5d9ba514-3161-46fa-ac60-189ae1b667c8"]}],"mendeley":{"formattedCitation":"(Kumari and Kumar, 2015)","plainTextFormattedCitation":"(Kumari and Kumar, 2015)","previouslyFormattedCitation":"(Kumari and Kumar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Kumari and Kumar,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55613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7EBC4C5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lavenduligriseum</w:t>
            </w:r>
          </w:p>
        </w:tc>
        <w:tc>
          <w:tcPr>
            <w:tcW w:w="913" w:type="pct"/>
            <w:noWrap/>
          </w:tcPr>
          <w:p w14:paraId="18C9703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tic assays, molecular identification</w:t>
            </w:r>
          </w:p>
        </w:tc>
        <w:tc>
          <w:tcPr>
            <w:tcW w:w="952" w:type="pct"/>
            <w:noWrap/>
          </w:tcPr>
          <w:p w14:paraId="02E3845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A1-2</w:t>
            </w:r>
          </w:p>
        </w:tc>
        <w:tc>
          <w:tcPr>
            <w:tcW w:w="608" w:type="pct"/>
            <w:noWrap/>
          </w:tcPr>
          <w:p w14:paraId="6D58CF9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heat rhizosphere soil</w:t>
            </w:r>
          </w:p>
        </w:tc>
        <w:tc>
          <w:tcPr>
            <w:tcW w:w="1311" w:type="pct"/>
            <w:noWrap/>
          </w:tcPr>
          <w:p w14:paraId="03202FA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A1-2 inhibited mycelial growth and spore germination of Foc.</w:t>
            </w:r>
          </w:p>
        </w:tc>
        <w:tc>
          <w:tcPr>
            <w:tcW w:w="577" w:type="pct"/>
            <w:noWrap/>
          </w:tcPr>
          <w:p w14:paraId="04D187D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Qi","given":"Dengfeng","non-dropping-particle":"","parse-names":false,"suffix":""},{"dropping-particle":"","family":"Zou","given":"Liangping","non-dropping-particle":"","parse-names":false,"suffix":""},{"dropping-particle":"","family":"Zhou","given":"Dengbo","non-dropping-particle":"","parse-names":false,"suffix":""},{"dropping-particle":"","family":"Feng","given":"Renjun","non-dropping-particle":"","parse-names":false,"suffix":""},{"dropping-particle":"","family":"Gao","given":"Zhufeng","non-dropping-particle":"","parse-names":false,"suffix":""},{"dropping-particle":"","family":"Zhang","given":"Xiyan","non-dropping-particle":"","parse-names":false,"suffix":""}],"container-title":"Journal of Plant Protection","id":"ITEM-1","issue":"5","issued":{"date-parts":[["2017"]]},"page":"809-816","title":"Isolation, identification of strain GA1-2 and its antifungal activity against Fusarium oxysporum f. sp. cubense.","type":"article-journal","volume":"44"},"uris":["http://www.mendeley.com/documents/?uuid=82f121a3-7c0b-4790-9b3b-69f6f10a973e"]}],"mendeley":{"formattedCitation":"(Qi et al., 2017)","plainTextFormattedCitation":"(Qi et al., 2017)","previouslyFormattedCitation":"(Qi et al. 2017)"},"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Qi et al., 2017)</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DD9DD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0243CE7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olivochromogenes</w:t>
            </w:r>
          </w:p>
        </w:tc>
        <w:tc>
          <w:tcPr>
            <w:tcW w:w="913" w:type="pct"/>
            <w:noWrap/>
          </w:tcPr>
          <w:p w14:paraId="7E53FB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creening, fermentation optimization</w:t>
            </w:r>
          </w:p>
        </w:tc>
        <w:tc>
          <w:tcPr>
            <w:tcW w:w="952" w:type="pct"/>
            <w:noWrap/>
          </w:tcPr>
          <w:p w14:paraId="76D3036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A07408</w:t>
            </w:r>
          </w:p>
        </w:tc>
        <w:tc>
          <w:tcPr>
            <w:tcW w:w="608" w:type="pct"/>
            <w:noWrap/>
          </w:tcPr>
          <w:p w14:paraId="18377E7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rboretum soil</w:t>
            </w:r>
          </w:p>
        </w:tc>
        <w:tc>
          <w:tcPr>
            <w:tcW w:w="1311" w:type="pct"/>
            <w:noWrap/>
          </w:tcPr>
          <w:p w14:paraId="23FC27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A07408 showed marked antagonism against Foc.</w:t>
            </w:r>
          </w:p>
        </w:tc>
        <w:tc>
          <w:tcPr>
            <w:tcW w:w="577" w:type="pct"/>
            <w:noWrap/>
          </w:tcPr>
          <w:p w14:paraId="1B8BD0E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Qiu","given":"Wei","non-dropping-particle":"","parse-names":false,"suffix":""},{"dropping-particle":"","family":"Huang","given":"Huiqin","non-dropping-particle":"","parse-names":false,"suffix":""},{"dropping-particle":"","family":"Ye","given":"Jianjun","non-dropping-particle":"","parse-names":false,"suffix":""},{"dropping-particle":"","family":"Bao","given":"Shixiang","non-dropping-particle":"","parse-names":false,"suffix":""}],"container-title":"Research of Agricultural Modernization","id":"ITEM-1","issue":"1","issued":{"date-parts":[["2009"]]},"page":"126-128","title":"Screening of actinomycetes against Fusarium oxysporum f. sp. cubense and identification of strain DA07408.","type":"article-journal","volume":"30"},"uris":["http://www.mendeley.com/documents/?uuid=423ab8db-7e41-40c3-aa7f-1e0dac72a79b"]}],"mendeley":{"formattedCitation":"(Qiu et al., 2009)","plainTextFormattedCitation":"(Qiu et al., 2009)","previouslyFormattedCitation":"(Qiu et al. 2009)"},"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Qiu et al.,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38F5BD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0A0D785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erratia marcescens</w:t>
            </w:r>
          </w:p>
        </w:tc>
        <w:tc>
          <w:tcPr>
            <w:tcW w:w="913" w:type="pct"/>
            <w:noWrap/>
          </w:tcPr>
          <w:p w14:paraId="41CEC01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arrier material testing</w:t>
            </w:r>
          </w:p>
        </w:tc>
        <w:tc>
          <w:tcPr>
            <w:tcW w:w="952" w:type="pct"/>
            <w:noWrap/>
          </w:tcPr>
          <w:p w14:paraId="33AB9FA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lc powder formulation</w:t>
            </w:r>
          </w:p>
        </w:tc>
        <w:tc>
          <w:tcPr>
            <w:tcW w:w="608" w:type="pct"/>
            <w:noWrap/>
          </w:tcPr>
          <w:p w14:paraId="5A17873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53ABAE8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lc powder maintained high bacterial viability and inhibited Foc growth.</w:t>
            </w:r>
          </w:p>
        </w:tc>
        <w:tc>
          <w:tcPr>
            <w:tcW w:w="577" w:type="pct"/>
            <w:noWrap/>
          </w:tcPr>
          <w:p w14:paraId="7C5492C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Sanjeevkumar","given":"K","non-dropping-particle":"","parse-names":false,"suffix":""},{"dropping-particle":"","family":"Eswaran","given":"A","non-dropping-particle":"","parse-names":false,"suffix":""},{"dropping-particle":"","family":"Muthukumar","given":"A","non-dropping-particle":"","parse-names":false,"suffix":""}],"container-title":"Plant Archives","id":"ITEM-1","issue":"1","issued":{"date-parts":[["2008"]]},"page":"345-346","title":"Survival of Serratia marcescens in different carrier materials and mycelial dry weight of Fusarium oxysporum f. sp. cubense","type":"article-journal","volume":"8"},"uris":["http://www.mendeley.com/documents/?uuid=bcfe6c9b-6f33-497c-8646-0285d248205d"]}],"mendeley":{"formattedCitation":"(Sanjeevkumar et al., 2008)","plainTextFormattedCitation":"(Sanjeevkumar et al., 2008)","previouslyFormattedCitation":"(Sanjeevkumar et al. 2008)"},"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anjeevkumar et al., 2008)</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64F28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DC3440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endophytic bacteria</w:t>
            </w:r>
          </w:p>
        </w:tc>
        <w:tc>
          <w:tcPr>
            <w:tcW w:w="913" w:type="pct"/>
            <w:noWrap/>
          </w:tcPr>
          <w:p w14:paraId="0714F9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solation, molecular identification, antagonistic assays</w:t>
            </w:r>
          </w:p>
        </w:tc>
        <w:tc>
          <w:tcPr>
            <w:tcW w:w="952" w:type="pct"/>
            <w:noWrap/>
          </w:tcPr>
          <w:p w14:paraId="4AA3A9B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seudomonas aeruginos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GNS.13.2a)</w:t>
            </w:r>
          </w:p>
        </w:tc>
        <w:tc>
          <w:tcPr>
            <w:tcW w:w="608" w:type="pct"/>
            <w:noWrap/>
          </w:tcPr>
          <w:p w14:paraId="03B28F3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oot-tips of banana cv. Grand Naine</w:t>
            </w:r>
          </w:p>
        </w:tc>
        <w:tc>
          <w:tcPr>
            <w:tcW w:w="1311" w:type="pct"/>
            <w:noWrap/>
          </w:tcPr>
          <w:p w14:paraId="742D4AF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P. aeruginos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howed significant inhibition against Foc.</w:t>
            </w:r>
          </w:p>
        </w:tc>
        <w:tc>
          <w:tcPr>
            <w:tcW w:w="577" w:type="pct"/>
            <w:noWrap/>
          </w:tcPr>
          <w:p w14:paraId="08A17D4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4236/ajps.2015.67101","ISSN":"2158-2742","author":[{"dropping-particle":"","family":"Sekhar","given":"Aparna Chandra","non-dropping-particle":"","parse-names":false,"suffix":""},{"dropping-particle":"","family":"Thomas","given":"Pious","non-dropping-particle":"","parse-names":false,"suffix":""}],"container-title":"American Journal of Plant Sciences","id":"ITEM-1","issue":"07","issued":{"date-parts":[["2015"]]},"page":"943-954","title":"Isolation and identification of shoot-tip associated endophytic bacteria from banana cv. Grand Naine and testing for antagonistic activity against Fusarium oxysporum f. sp. cubense","type":"article-journal","volume":"06"},"uris":["http://www.mendeley.com/documents/?uuid=8acc2c1e-f2b7-406e-ac9c-15e23d0cc7d7"]}],"mendeley":{"formattedCitation":"(Sekhar and Thomas, 2015)","plainTextFormattedCitation":"(Sekhar and Thomas, 2015)","previouslyFormattedCitation":"(Sekhar and Thomas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ekhar and Thomas,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A225E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5CA6F0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revibacillus brevis</w:t>
            </w:r>
          </w:p>
        </w:tc>
        <w:tc>
          <w:tcPr>
            <w:tcW w:w="913" w:type="pct"/>
            <w:noWrap/>
          </w:tcPr>
          <w:p w14:paraId="121199C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ual culture, molecular identification</w:t>
            </w:r>
          </w:p>
        </w:tc>
        <w:tc>
          <w:tcPr>
            <w:tcW w:w="952" w:type="pct"/>
            <w:noWrap/>
          </w:tcPr>
          <w:p w14:paraId="484589B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N-1</w:t>
            </w:r>
          </w:p>
        </w:tc>
        <w:tc>
          <w:tcPr>
            <w:tcW w:w="608" w:type="pct"/>
            <w:noWrap/>
          </w:tcPr>
          <w:p w14:paraId="2EC1E9B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 in Foc-infected fields</w:t>
            </w:r>
          </w:p>
        </w:tc>
        <w:tc>
          <w:tcPr>
            <w:tcW w:w="1311" w:type="pct"/>
            <w:noWrap/>
          </w:tcPr>
          <w:p w14:paraId="602F9A9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N-1 inhibited mycelial growth and spore germination of Foc.</w:t>
            </w:r>
          </w:p>
        </w:tc>
        <w:tc>
          <w:tcPr>
            <w:tcW w:w="577" w:type="pct"/>
            <w:noWrap/>
          </w:tcPr>
          <w:p w14:paraId="1D4BA5B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Shen","given":"Linbo","non-dropping-particle":"","parse-names":false,"suffix":""},{"dropping-particle":"","family":"Xiong","given":"Guoru","non-dropping-particle":"","parse-names":false,"suffix":""},{"dropping-particle":"","family":"Dong","given":"Lisha","non-dropping-particle":"","parse-names":false,"suffix":""},{"dropping-particle":"","family":"Kong","given":"Ran","non-dropping-particle":"","parse-names":false,"suffix":""},{"dropping-particle":"","family":"Guo","given":"Ting","non-dropping-particle":"","parse-names":false,"suffix":""},{"dropping-particle":"","family":"Zhang","given":"Shuzhen","non-dropping-particle":"","parse-names":false,"suffix":""}],"container-title":"Plant Diseases and Pests","id":"ITEM-1","issue":"4","issued":{"date-parts":[["2013"]]},"page":"12-16","title":"Identification of A strain HN-1 against banana wilt disease and determination of its antagonism.","type":"article-journal","volume":"4"},"uris":["http://www.mendeley.com/documents/?uuid=39239b16-381c-42b4-b6bc-4b1e4c802997"]}],"mendeley":{"formattedCitation":"(Shen et al., 2013)","plainTextFormattedCitation":"(Shen et al., 2013)","previouslyFormattedCitation":"(Shen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hen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1F5F2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37D79D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Bacillu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4FB75A4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tic assays, phylogenetic analysis</w:t>
            </w:r>
          </w:p>
        </w:tc>
        <w:tc>
          <w:tcPr>
            <w:tcW w:w="952" w:type="pct"/>
            <w:noWrap/>
          </w:tcPr>
          <w:p w14:paraId="48106D8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amyloliquefacien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subsp.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ubtil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thuringiensis</w:t>
            </w:r>
          </w:p>
        </w:tc>
        <w:tc>
          <w:tcPr>
            <w:tcW w:w="608" w:type="pct"/>
            <w:noWrap/>
          </w:tcPr>
          <w:p w14:paraId="3947A6C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cultivars</w:t>
            </w:r>
          </w:p>
        </w:tc>
        <w:tc>
          <w:tcPr>
            <w:tcW w:w="1311" w:type="pct"/>
            <w:noWrap/>
          </w:tcPr>
          <w:p w14:paraId="0CD69B2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elected strains showed antagonistic activity against Foc.</w:t>
            </w:r>
          </w:p>
        </w:tc>
        <w:tc>
          <w:tcPr>
            <w:tcW w:w="577" w:type="pct"/>
            <w:noWrap/>
          </w:tcPr>
          <w:p w14:paraId="200B061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4238/2014.October.27.6","ISSN":"16765680","author":[{"dropping-particle":"","family":"Souza","given":"A.","non-dropping-particle":"","parse-names":false,"suffix":""},{"dropping-particle":"","family":"Cruz","given":"J.C.","non-dropping-particle":"","parse-names":false,"suffix":""},{"dropping-particle":"","family":"Sousa","given":"N.R.","non-dropping-particle":"","parse-names":false,"suffix":""},{"dropping-particle":"","family":"Procópio","given":"A.R.L.","non-dropping-particle":"","parse-names":false,"suffix":""},{"dropping-particle":"","family":"Silva","given":"G.F.","non-dropping-particle":"","parse-names":false,"suffix":""}],"container-title":"Genetics and Molecular Research","id":"ITEM-1","issue":"4","issued":{"date-parts":[["2014"]]},"page":"8661-8670","title":"Endophytic bacteria from banana cultivars and their antifungal activity","type":"article-journal","volume":"13"},"uris":["http://www.mendeley.com/documents/?uuid=864d9bb4-d9ff-49f0-afbd-3da691143695"]}],"mendeley":{"formattedCitation":"(Souza et al., 2014)","plainTextFormattedCitation":"(Souza et al., 2014)","previouslyFormattedCitation":"(Souza et al. 201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uza et al., 201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E2F20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368F20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5C191E6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creening, culture optimization</w:t>
            </w:r>
          </w:p>
        </w:tc>
        <w:tc>
          <w:tcPr>
            <w:tcW w:w="952" w:type="pct"/>
            <w:noWrap/>
          </w:tcPr>
          <w:p w14:paraId="4AB1246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W-2</w:t>
            </w:r>
          </w:p>
        </w:tc>
        <w:tc>
          <w:tcPr>
            <w:tcW w:w="608" w:type="pct"/>
            <w:noWrap/>
          </w:tcPr>
          <w:p w14:paraId="08CF217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hitinase-producing strains</w:t>
            </w:r>
          </w:p>
        </w:tc>
        <w:tc>
          <w:tcPr>
            <w:tcW w:w="1311" w:type="pct"/>
            <w:noWrap/>
          </w:tcPr>
          <w:p w14:paraId="0D44CBF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W-2 inhibited Foc growth under optimized conditions.</w:t>
            </w:r>
          </w:p>
        </w:tc>
        <w:tc>
          <w:tcPr>
            <w:tcW w:w="577" w:type="pct"/>
            <w:noWrap/>
          </w:tcPr>
          <w:p w14:paraId="2350CF5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Sun","given":"Jiano","non-dropping-particle":"","parse-names":false,"suffix":""},{"dropping-particle":"","family":"Wang","given":"Yuguang","non-dropping-particle":"","parse-names":false,"suffix":""},{"dropping-particle":"","family":"Li","given":"Wei","non-dropping-particle":"","parse-names":false,"suffix":""},{"dropping-particle":"","family":"Peng","given":"Ming","non-dropping-particle":"","parse-names":false,"suffix":""}],"container-title":"Journal of Fruit Science","id":"ITEM-1","issue":"3","issued":{"date-parts":[["2010"]]},"page":"427-430","title":"Screening and identification of chitinase-producing bacterium and its antagonistic activity against Fusarium oxysporum f. sp. cubense.","type":"article-journal","volume":"27"},"uris":["http://www.mendeley.com/documents/?uuid=6c92d68e-afd3-4489-aba5-d1d6e9d32652"]}],"mendeley":{"formattedCitation":"(Sun et al., 2010)","plainTextFormattedCitation":"(Sun et al., 2010)","previouslyFormattedCitation":"(Sun et al.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n et al.,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25FB3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10F52F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Eutypell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w:t>
            </w:r>
          </w:p>
        </w:tc>
        <w:tc>
          <w:tcPr>
            <w:tcW w:w="913" w:type="pct"/>
            <w:noWrap/>
          </w:tcPr>
          <w:p w14:paraId="63EF3F3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ual culture, morphological and molecular identification</w:t>
            </w:r>
          </w:p>
        </w:tc>
        <w:tc>
          <w:tcPr>
            <w:tcW w:w="952" w:type="pct"/>
            <w:noWrap/>
          </w:tcPr>
          <w:p w14:paraId="6C5957F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S-1</w:t>
            </w:r>
          </w:p>
        </w:tc>
        <w:tc>
          <w:tcPr>
            <w:tcW w:w="608" w:type="pct"/>
            <w:noWrap/>
          </w:tcPr>
          <w:p w14:paraId="3A901B3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w:t>
            </w:r>
          </w:p>
        </w:tc>
        <w:tc>
          <w:tcPr>
            <w:tcW w:w="1311" w:type="pct"/>
            <w:noWrap/>
          </w:tcPr>
          <w:p w14:paraId="4570ABE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S-1 exhibited mycoparasitism against Foc.</w:t>
            </w:r>
          </w:p>
        </w:tc>
        <w:tc>
          <w:tcPr>
            <w:tcW w:w="577" w:type="pct"/>
            <w:noWrap/>
          </w:tcPr>
          <w:p w14:paraId="0E807D9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Sun","given":"T","non-dropping-particle":"","parse-names":false,"suffix":""},{"dropping-particle":"","family":"Hsieh","given":"F","non-dropping-particle":"","parse-names":false,"suffix":""}],"container-title":"Plant Prot. Bull. Taiwan","id":"ITEM-1","issued":{"date-parts":[["2015"]]},"page":"25-30","title":"First record of Eutypella sp. as a mycoparasite on Fusarium oxysporum f. sp. cubense","type":"article-journal","volume":"57"},"uris":["http://www.mendeley.com/documents/?uuid=f2c4b36a-47cd-4249-8fe8-4ab1bc69777e"]}],"mendeley":{"formattedCitation":"(Sun and Hsieh, 2015)","plainTextFormattedCitation":"(Sun and Hsieh, 2015)","previouslyFormattedCitation":"(Sun and Hsieh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n and Hsieh,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00ADB3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C7D8E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57C9FE4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agonistic assays, molecular identification</w:t>
            </w:r>
          </w:p>
        </w:tc>
        <w:tc>
          <w:tcPr>
            <w:tcW w:w="952" w:type="pct"/>
            <w:noWrap/>
          </w:tcPr>
          <w:p w14:paraId="7B2C30B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1</w:t>
            </w:r>
          </w:p>
        </w:tc>
        <w:tc>
          <w:tcPr>
            <w:tcW w:w="608" w:type="pct"/>
            <w:noWrap/>
          </w:tcPr>
          <w:p w14:paraId="69550D2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Rhizosphere of healthy banana plants</w:t>
            </w:r>
          </w:p>
        </w:tc>
        <w:tc>
          <w:tcPr>
            <w:tcW w:w="1311" w:type="pct"/>
            <w:noWrap/>
          </w:tcPr>
          <w:p w14:paraId="7EE59D8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1 inhibited Foc and other pathogens.</w:t>
            </w:r>
          </w:p>
        </w:tc>
        <w:tc>
          <w:tcPr>
            <w:tcW w:w="577" w:type="pct"/>
            <w:noWrap/>
          </w:tcPr>
          <w:p w14:paraId="49DA200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Sun","given":"Zhengxiang","non-dropping-particle":"","parse-names":false,"suffix":""},{"dropping-particle":"","family":"Ji","given":"Chunyan","non-dropping-particle":"","parse-names":false,"suffix":""},{"dropping-particle":"","family":"Li","given":"Yunfeng","non-dropping-particle":"","parse-names":false,"suffix":""},{"dropping-particle":"","family":"Wang","given":"Zhenzhong","non-dropping-particle":"","parse-names":false,"suffix":""}],"container-title":"Chinese Journal of Biological Control","id":"ITEM-1","issue":"2","issued":{"date-parts":[["2008"]]},"page":"143-147","title":"Antagonistic rhizobacteria strain Bacillus subtilis S-1 against banana fusarium Wilt.","type":"article-journal","volume":"24"},"uris":["http://www.mendeley.com/documents/?uuid=c1472bb0-27e7-4369-a802-30d4ab54fb6b"]}],"mendeley":{"formattedCitation":"(Sun et al., 2008)","plainTextFormattedCitation":"(Sun et al., 2008)","previouslyFormattedCitation":"(Sun et al. 2008)"},"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un et al., 2008)</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AF0A18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4B89D6A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01FCAB8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protein extraction, characterization</w:t>
            </w:r>
          </w:p>
        </w:tc>
        <w:tc>
          <w:tcPr>
            <w:tcW w:w="952" w:type="pct"/>
            <w:noWrap/>
          </w:tcPr>
          <w:p w14:paraId="554DDC6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25</w:t>
            </w:r>
          </w:p>
        </w:tc>
        <w:tc>
          <w:tcPr>
            <w:tcW w:w="608" w:type="pct"/>
            <w:noWrap/>
          </w:tcPr>
          <w:p w14:paraId="270CF3E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 soil</w:t>
            </w:r>
          </w:p>
        </w:tc>
        <w:tc>
          <w:tcPr>
            <w:tcW w:w="1311" w:type="pct"/>
            <w:noWrap/>
          </w:tcPr>
          <w:p w14:paraId="36F67E6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25 produced an antifungal protein effective against Foc.</w:t>
            </w:r>
          </w:p>
        </w:tc>
        <w:tc>
          <w:tcPr>
            <w:tcW w:w="577" w:type="pct"/>
            <w:noWrap/>
          </w:tcPr>
          <w:p w14:paraId="295CDF5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86/2193-1801-2-543","ISSN":"2193-1801","abstract":"Bacillus subtilis B25 was isolated from banana rhizosphere soil. It has been confirmed for B25 to have stronger antagonism against Fusarium oxysporum f.sp .cubense , Additionally B25 has good inhibitory to plant pathogens, including Corynespora cassiicola , Alternaria solani , Botrytis cinerea and Colletotrichum gloeosporioides on potato dextrose agar (PDA) plates. The antagonistic substance can be extracted from cell-free culture broth supernatants by 70% (w/v) (NH4)2 SO4 saturation. Clear blank band was observed between the protein and a pathogen. The examination of antagonistic mechanism under light microscope showed that the antifungal protein of B25 appeared to inhibit pathogens by leading to mycelium and spores tumescence, distortion, abnormality. The isolation procedure comprised ion exchange chromatography on DEAE-Sephadex Fast Flow and gel filtration chromatography on SephadexG-100. The purified antifungal fraction showed a single band in sodium dodecyl sulfate-polyacrylamide gel electrophoresis (SDS-PAGE). The active fraction was identified by NanoLC-ESI-MS/MS The amino acid sequences of 17 peptides segments were obtained. The analysis of the protein suggested that it was a hypothetical protein (gi154685475), with a relative molecular mass of 38708.67 Da and isoelectric point (pI) of 5.63.","author":[{"dropping-particle":"","family":"Tan","given":"Zhiqiong","non-dropping-particle":"","parse-names":false,"suffix":""},{"dropping-particle":"","family":"Lin","given":"Baoying","non-dropping-particle":"","parse-names":false,"suffix":""},{"dropping-particle":"","family":"Zhang","given":"Rongyi","non-dropping-particle":"","parse-names":false,"suffix":""}],"container-title":"SpringerPlus","id":"ITEM-1","issue":"1","issued":{"date-parts":[["2013","12","17"]]},"page":"543","title":"A novel antifungal protein of Bacillus subtilis B25","type":"article-journal","volume":"2"},"uris":["http://www.mendeley.com/documents/?uuid=363b2bf8-3551-407f-8eb5-8b182f34a4f6"]}],"mendeley":{"formattedCitation":"(Tan et al., 2013)","plainTextFormattedCitation":"(Tan et al., 2013)","previouslyFormattedCitation":"(Tan et al.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n et al.,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0B853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C70EC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fungal endophytes</w:t>
            </w:r>
          </w:p>
        </w:tc>
        <w:tc>
          <w:tcPr>
            <w:tcW w:w="913" w:type="pct"/>
            <w:noWrap/>
          </w:tcPr>
          <w:p w14:paraId="031D1B2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C-MS analysis of volatile metabolites</w:t>
            </w:r>
          </w:p>
        </w:tc>
        <w:tc>
          <w:tcPr>
            <w:tcW w:w="952" w:type="pct"/>
            <w:noWrap/>
          </w:tcPr>
          <w:p w14:paraId="0EA6510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TF08, MIF01</w:t>
            </w:r>
          </w:p>
        </w:tc>
        <w:tc>
          <w:tcPr>
            <w:tcW w:w="608" w:type="pct"/>
            <w:noWrap/>
          </w:tcPr>
          <w:p w14:paraId="1D7F281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plants</w:t>
            </w:r>
          </w:p>
        </w:tc>
        <w:tc>
          <w:tcPr>
            <w:tcW w:w="1311" w:type="pct"/>
            <w:noWrap/>
          </w:tcPr>
          <w:p w14:paraId="32314A0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olatile metabolites from endophytes inhibited Foc growth.</w:t>
            </w:r>
          </w:p>
        </w:tc>
        <w:tc>
          <w:tcPr>
            <w:tcW w:w="577" w:type="pct"/>
            <w:noWrap/>
          </w:tcPr>
          <w:p w14:paraId="27F1C25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3844/ajabssp.2010.177.182","ISSN":"1557-4989","author":[{"dropping-particle":"","family":"Ting","given":"Adeline Su Yien","non-dropping-particle":"","parse-names":false,"suffix":""},{"dropping-particle":"","family":"Mah","given":"Siaw Wen","non-dropping-particle":"","parse-names":false,"suffix":""},{"dropping-particle":"","family":"Tee","given":"Chong Siang","non-dropping-particle":"","parse-names":false,"suffix":""}],"container-title":"American Journal of Agricultural and Biological Sciences","id":"ITEM-1","issue":"2","issued":{"date-parts":[["2010","2","1"]]},"page":"177-182","title":"Identification of volatile metabolites from fungal endophytes with biocontrol potential towards Fusarium oxysporum F. sp. cubense Race 4","type":"article-journal","volume":"5"},"uris":["http://www.mendeley.com/documents/?uuid=d8c5dd66-c9c2-482b-a4da-5d4fc870c955"]}],"mendeley":{"formattedCitation":"(Ting et al., 2010)","plainTextFormattedCitation":"(Ting et al., 2010)","previouslyFormattedCitation":"(Ting et al. 2010)"},"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ing et al., 2010)</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6FA7BE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A71BAA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Herbaspirillum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Pseudomona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3813551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C-MS analysis of volatile metabolites</w:t>
            </w:r>
          </w:p>
        </w:tc>
        <w:tc>
          <w:tcPr>
            <w:tcW w:w="952" w:type="pct"/>
            <w:noWrap/>
          </w:tcPr>
          <w:p w14:paraId="58B43B4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LCB01, AVA02</w:t>
            </w:r>
          </w:p>
        </w:tc>
        <w:tc>
          <w:tcPr>
            <w:tcW w:w="608" w:type="pct"/>
            <w:noWrap/>
          </w:tcPr>
          <w:p w14:paraId="1553108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host species</w:t>
            </w:r>
          </w:p>
        </w:tc>
        <w:tc>
          <w:tcPr>
            <w:tcW w:w="1311" w:type="pct"/>
            <w:noWrap/>
          </w:tcPr>
          <w:p w14:paraId="2EADB69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olatile compounds from LCB01 and AVA02 inhibited Foc growth.</w:t>
            </w:r>
          </w:p>
        </w:tc>
        <w:tc>
          <w:tcPr>
            <w:tcW w:w="577" w:type="pct"/>
            <w:noWrap/>
          </w:tcPr>
          <w:p w14:paraId="594213B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1274-010-0447-y","ISSN":"0959-3993","author":[{"dropping-particle":"","family":"Ting","given":"Adeline Su Yien","non-dropping-particle":"","parse-names":false,"suffix":""},{"dropping-particle":"","family":"Mah","given":"Siaw Wen","non-dropping-particle":"","parse-names":false,"suffix":""},{"dropping-particle":"","family":"Tee","given":"Chong Siang","non-dropping-particle":"","parse-names":false,"suffix":""}],"container-title":"World Journal of Microbiology and Biotechnology","id":"ITEM-1","issue":"2","issued":{"date-parts":[["2011","2","20"]]},"page":"229-235","title":"Detection of potential volatile inhibitory compounds produced by endobacteria with biocontrol properties towards Fusarium oxysporum f. sp. cubense race 4","type":"article-journal","volume":"27"},"uris":["http://www.mendeley.com/documents/?uuid=d8704b34-7c12-4758-9d0d-0e4d1c75d35c"]}],"mendeley":{"formattedCitation":"(Adeline Su Yien Ting et al., 2011)","plainTextFormattedCitation":"(Adeline Su Yien Ting et al., 2011)","previouslyFormattedCitation":"(Ting et al. 2011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deline Su Yien Ting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7CE131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26FA6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licheniformis</w:t>
            </w:r>
          </w:p>
        </w:tc>
        <w:tc>
          <w:tcPr>
            <w:tcW w:w="913" w:type="pct"/>
            <w:noWrap/>
          </w:tcPr>
          <w:p w14:paraId="705B2F2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hitinase gene cloning, transformation</w:t>
            </w:r>
          </w:p>
        </w:tc>
        <w:tc>
          <w:tcPr>
            <w:tcW w:w="952" w:type="pct"/>
            <w:noWrap/>
          </w:tcPr>
          <w:p w14:paraId="752D4E0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P-1</w:t>
            </w:r>
          </w:p>
        </w:tc>
        <w:tc>
          <w:tcPr>
            <w:tcW w:w="608" w:type="pct"/>
            <w:noWrap/>
          </w:tcPr>
          <w:p w14:paraId="661822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46FE3F8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xml:space="preserve">Chitinase enhanced insecticidal activity of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 thuringiensis</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t>
            </w:r>
          </w:p>
        </w:tc>
        <w:tc>
          <w:tcPr>
            <w:tcW w:w="577" w:type="pct"/>
            <w:noWrap/>
          </w:tcPr>
          <w:p w14:paraId="22D8875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0022-1260","author":[{"dropping-particle":"","family":"Tantimavanich","given":"Srisurang","non-dropping-particle":"","parse-names":false,"suffix":""},{"dropping-particle":"","family":"Pantuwatana","given":"Somsak","non-dropping-particle":"","parse-names":false,"suffix":""},{"dropping-particle":"","family":"Bhumiratana","given":"Amaret","non-dropping-particle":"","parse-names":false,"suffix":""},{"dropping-particle":"","family":"Panbangred","given":"Watanalai","non-dropping-particle":"","parse-names":false,"suffix":""}],"container-title":"The Journal of General and Applied Microbiology","id":"ITEM-1","issue":"6","issued":{"date-parts":[["1997"]]},"page":"341-347","publisher":"Applied Microbiology, Molecular and Cellular Biosciences Research Foundation","title":"Cloning of a chitinase gene into Bacillus thuringiensis subsp. aizawai for enhanced insecticidal activity","type":"article-journal","volume":"43"},"uris":["http://www.mendeley.com/documents/?uuid=7aa78a40-2644-4839-a315-acb4fc55f887"]}],"mendeley":{"formattedCitation":"(Tantimavanich et al., 1997)","plainTextFormattedCitation":"(Tantimavanich et al., 1997)","previouslyFormattedCitation":"(Tantimavanich et al. 1997)"},"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antimavanich et al., 1997)</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5B81586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7C023F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antagonistic bacteria</w:t>
            </w:r>
          </w:p>
        </w:tc>
        <w:tc>
          <w:tcPr>
            <w:tcW w:w="913" w:type="pct"/>
            <w:noWrap/>
          </w:tcPr>
          <w:p w14:paraId="512F975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creening, enzyme and metabolite analysis</w:t>
            </w:r>
          </w:p>
        </w:tc>
        <w:tc>
          <w:tcPr>
            <w:tcW w:w="952" w:type="pct"/>
            <w:noWrap/>
          </w:tcPr>
          <w:p w14:paraId="29CCABD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55 promising strains</w:t>
            </w:r>
          </w:p>
        </w:tc>
        <w:tc>
          <w:tcPr>
            <w:tcW w:w="608" w:type="pct"/>
            <w:noWrap/>
          </w:tcPr>
          <w:p w14:paraId="2BE8E71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arious habitats</w:t>
            </w:r>
          </w:p>
        </w:tc>
        <w:tc>
          <w:tcPr>
            <w:tcW w:w="1311" w:type="pct"/>
            <w:noWrap/>
          </w:tcPr>
          <w:p w14:paraId="20F5451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s produced lytic enzymes and metabolites effective against Foc.</w:t>
            </w:r>
          </w:p>
        </w:tc>
        <w:tc>
          <w:tcPr>
            <w:tcW w:w="577" w:type="pct"/>
            <w:noWrap/>
          </w:tcPr>
          <w:p w14:paraId="7C68CCA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Wang","given":"Fang","non-dropping-particle":"","parse-names":false,"suffix":""},{"dropping-particle":"","family":"Lyu","given":"Shun","non-dropping-particle":"","parse-names":false,"suffix":""},{"dropping-particle":"","family":"Liu","given":"Wenqing","non-dropping-particle":"","parse-names":false,"suffix":""},{"dropping-particle":"","family":"Zeng","given":"Lisha","non-dropping-particle":"","parse-names":false,"suffix":""},{"dropping-particle":"","family":"Du","given":"Caixian","non-dropping-particle":"","parse-names":false,"suffix":""},{"dropping-particle":"","family":"Zhou","given":"Jiankun","non-dropping-particle":"","parse-names":false,"suffix":""},{"dropping-particle":"","family":"Han","given":"Xiuxiang","non-dropping-particle":"","parse-names":false,"suffix":""},{"dropping-particle":"","family":"Liu","given":"Jianping","non-dropping-particle":"","parse-names":false,"suffix":""}],"container-title":"Acta Agriculturae Universitatis Jiangxiensis","id":"ITEM-1","issue":"6","issued":{"date-parts":[["2014"]]},"page":"1264-1269","title":"Screening of antagonistic bacteria against Fusarium oxysporum f. sp. Cubense and analysis of the substances associated with biological control.","type":"article-journal","volume":"36"},"uris":["http://www.mendeley.com/documents/?uuid=545d84b1-2146-4a4d-afa9-f50f6706a56c"]}],"mendeley":{"formattedCitation":"(Wang et al., 2014)","plainTextFormattedCitation":"(Wang et al., 2014)","previouslyFormattedCitation":"(Wang et al. 2014)"},"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ang et al., 2014)</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4453C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0C29209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aureoverticillatus</w:t>
            </w:r>
          </w:p>
        </w:tc>
        <w:tc>
          <w:tcPr>
            <w:tcW w:w="913" w:type="pct"/>
            <w:noWrap/>
          </w:tcPr>
          <w:p w14:paraId="20D40B0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solation, methanol extraction, antifungal assays</w:t>
            </w:r>
          </w:p>
        </w:tc>
        <w:tc>
          <w:tcPr>
            <w:tcW w:w="952" w:type="pct"/>
            <w:noWrap/>
          </w:tcPr>
          <w:p w14:paraId="01B82B5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N6 isolate</w:t>
            </w:r>
          </w:p>
        </w:tc>
        <w:tc>
          <w:tcPr>
            <w:tcW w:w="608" w:type="pct"/>
            <w:noWrap/>
          </w:tcPr>
          <w:p w14:paraId="1164797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 from Botanical Garden</w:t>
            </w:r>
          </w:p>
        </w:tc>
        <w:tc>
          <w:tcPr>
            <w:tcW w:w="1311" w:type="pct"/>
            <w:noWrap/>
          </w:tcPr>
          <w:p w14:paraId="569556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road-spectrum antifungal activity (EC50 &lt; 0.08 mg/ml); identified as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 aureoverticillatus</w:t>
            </w:r>
          </w:p>
        </w:tc>
        <w:tc>
          <w:tcPr>
            <w:tcW w:w="577" w:type="pct"/>
            <w:noWrap/>
          </w:tcPr>
          <w:p w14:paraId="3A2BFAE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4172/2157-7471.1000281","ISSN":"21577471","author":[{"dropping-particle":"","family":"Xing","given":"Mengyu","non-dropping-particle":"","parse-names":false,"suffix":""},{"dropping-particle":"","family":"Wang","given":"Lanying","non-dropping-particle":"","parse-names":false,"suffix":""}],"container-title":"Journal of Plant Pathology &amp; Microbiology","id":"ITEM-1","issue":"06","issued":{"date-parts":[["2015"]]},"title":"Isolation, identification and antifungal activities of Streptomyces aureoverticillatus HN6","type":"article-journal","volume":"06"},"uris":["http://www.mendeley.com/documents/?uuid=ec4b69ad-7915-4e67-9908-2fc89c7dfca5"]}],"mendeley":{"formattedCitation":"(Xing and Wang, 2015)","plainTextFormattedCitation":"(Xing and Wang, 2015)","previouslyFormattedCitation":"(Xing and Wang 2015)"},"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ing and Wang, 2015)</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78ADC2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2F345FC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w:t>
            </w:r>
          </w:p>
        </w:tc>
        <w:tc>
          <w:tcPr>
            <w:tcW w:w="913" w:type="pct"/>
            <w:noWrap/>
          </w:tcPr>
          <w:p w14:paraId="074B4D5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ermentation broth analysis, chromatographic separation</w:t>
            </w:r>
          </w:p>
        </w:tc>
        <w:tc>
          <w:tcPr>
            <w:tcW w:w="952" w:type="pct"/>
            <w:noWrap/>
          </w:tcPr>
          <w:p w14:paraId="6EE268E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ungichromin (polyene macrolide)</w:t>
            </w:r>
          </w:p>
        </w:tc>
        <w:tc>
          <w:tcPr>
            <w:tcW w:w="608" w:type="pct"/>
            <w:noWrap/>
          </w:tcPr>
          <w:p w14:paraId="7EDF5A8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599FF8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EC50 and EC90 against FOC1/FOC4: 4.7/3.4 µg/mL and 21.5/53.1 µg/mL</w:t>
            </w:r>
          </w:p>
        </w:tc>
        <w:tc>
          <w:tcPr>
            <w:tcW w:w="577" w:type="pct"/>
            <w:noWrap/>
          </w:tcPr>
          <w:p w14:paraId="691F813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Wei","given":"Saijin","non-dropping-particle":"","parse-names":false,"suffix":""},{"dropping-particle":"","family":"Zhang","given":"Zhiping","non-dropping-particle":"","parse-names":false,"suffix":""},{"dropping-particle":"","family":"Tu","given":"Xiaorong","non-dropping-particle":"","parse-names":false,"suffix":""},{"dropping-particle":"","family":"He","given":"Jian","non-dropping-particle":"","parse-names":false,"suffix":""},{"dropping-particle":"","family":"Tu","given":"Guoquan","non-dropping-particle":"","parse-names":false,"suffix":""}],"container-title":"Acta Agriculturae Universitatis Jiangxiensis","id":"ITEM-1","issue":"5","issued":{"date-parts":[["2011"]]},"page":"982-986","title":"Studies on the isolation, identification and activity of anti-Fusarium oxysporum secondary metabolites produced by Streptomyces sp. 702.","type":"article-journal","volume":"33"},"uris":["http://www.mendeley.com/documents/?uuid=e3fd935c-ba04-452c-89e7-f09da5ffaa4d"]}],"mendeley":{"formattedCitation":"(Wei et al., 2011)","plainTextFormattedCitation":"(Wei et al., 2011)","previouslyFormattedCitation":"(Wei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ei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44D9F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D112AB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ctinomycete strain</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 xml:space="preserve">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Z162</w:t>
            </w:r>
          </w:p>
        </w:tc>
        <w:tc>
          <w:tcPr>
            <w:tcW w:w="913" w:type="pct"/>
            <w:noWrap/>
          </w:tcPr>
          <w:p w14:paraId="56A0117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ability tests of fermentation broth under varying conditions</w:t>
            </w:r>
          </w:p>
        </w:tc>
        <w:tc>
          <w:tcPr>
            <w:tcW w:w="952" w:type="pct"/>
            <w:noWrap/>
          </w:tcPr>
          <w:p w14:paraId="55CB909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WZ162 fermentation broth</w:t>
            </w:r>
          </w:p>
        </w:tc>
        <w:tc>
          <w:tcPr>
            <w:tcW w:w="608" w:type="pct"/>
            <w:noWrap/>
          </w:tcPr>
          <w:p w14:paraId="7D7618A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369D139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t-stable below 80°C; UV/sunlight stable; better stability in acidic conditions</w:t>
            </w:r>
          </w:p>
        </w:tc>
        <w:tc>
          <w:tcPr>
            <w:tcW w:w="577" w:type="pct"/>
            <w:noWrap/>
          </w:tcPr>
          <w:p w14:paraId="4306509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Wu","given":"Qingju","non-dropping-particle":"","parse-names":false,"suffix":""},{"dropping-particle":"","family":"Zeng","given":"Huicai","non-dropping-particle":"","parse-names":false,"suffix":""},{"dropping-particle":"","family":"Gong","given":"Shufen","non-dropping-particle":"","parse-names":false,"suffix":""}],"container-title":"Guangxi Agricultural Sciences","id":"ITEM-1","issue":"4","issued":{"date-parts":[["2009"]]},"page":"366-369","title":"Stability of fermentation broth of actinomycete strain WZ162 resistance to Fusarium oxysporum f. sp. cubense of banana.","type":"article-journal","volume":"40"},"uris":["http://www.mendeley.com/documents/?uuid=1fbc0607-071c-4c77-ace2-bed7ebda0536"]}],"mendeley":{"formattedCitation":"(Q. Wu et al., 2009)","plainTextFormattedCitation":"(Q. Wu et al., 2009)","previouslyFormattedCitation":"(Wu et al. 2009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Q. Wu et al.,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089B18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0DB571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noursei</w:t>
            </w:r>
          </w:p>
        </w:tc>
        <w:tc>
          <w:tcPr>
            <w:tcW w:w="913" w:type="pct"/>
            <w:noWrap/>
          </w:tcPr>
          <w:p w14:paraId="49A7FA7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solation and structural analysis of antibiotic 210-A</w:t>
            </w:r>
          </w:p>
        </w:tc>
        <w:tc>
          <w:tcPr>
            <w:tcW w:w="952" w:type="pct"/>
            <w:noWrap/>
          </w:tcPr>
          <w:p w14:paraId="4C41B36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biotic 210-A</w:t>
            </w:r>
          </w:p>
        </w:tc>
        <w:tc>
          <w:tcPr>
            <w:tcW w:w="608" w:type="pct"/>
            <w:noWrap/>
          </w:tcPr>
          <w:p w14:paraId="0F8B508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6E9D1F0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ong activity against FOC4 (IC50: 0.77 µg/mL for hepatocarcinoma cells)</w:t>
            </w:r>
          </w:p>
        </w:tc>
        <w:tc>
          <w:tcPr>
            <w:tcW w:w="577" w:type="pct"/>
            <w:noWrap/>
          </w:tcPr>
          <w:p w14:paraId="1CBC8DD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07/s10482-009-9333-8","ISSN":"0003-6072","author":[{"dropping-particle":"","family":"Wu","given":"Xiaopeng","non-dropping-particle":"","parse-names":false,"suffix":""},{"dropping-particle":"","family":"Huang","given":"Huiqin","non-dropping-particle":"","parse-names":false,"suffix":""},{"dropping-particle":"","family":"Chen","given":"Guangying","non-dropping-particle":"","parse-names":false,"suffix":""},{"dropping-particle":"","family":"Sun","given":"Qianguang","non-dropping-particle":"","parse-names":false,"suffix":""},{"dropping-particle":"","family":"Peng","given":"Jie","non-dropping-particle":"","parse-names":false,"suffix":""},{"dropping-particle":"","family":"Zhu","given":"Jun","non-dropping-particle":"","parse-names":false,"suffix":""},{"dropping-particle":"","family":"Bao","given":"Shixiang","non-dropping-particle":"","parse-names":false,"suffix":""}],"container-title":"Antonie van Leeuwenhoek","id":"ITEM-1","issue":"1","issued":{"date-parts":[["2009","6","2"]]},"page":"109-112","title":"A novel antibiotic produced by streptomyces noursei Da07210","type":"article-journal","volume":"96"},"uris":["http://www.mendeley.com/documents/?uuid=7be6fbe0-d978-4c17-a279-6f7f87217890"]}],"mendeley":{"formattedCitation":"(X. Wu et al., 2009)","plainTextFormattedCitation":"(X. Wu et al., 2009)","previouslyFormattedCitation":"(Wu et al. 2009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 Wu et al.,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2FD39F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4115143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60B4BA6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ual culture assays, conidial germination tests</w:t>
            </w:r>
          </w:p>
        </w:tc>
        <w:tc>
          <w:tcPr>
            <w:tcW w:w="952" w:type="pct"/>
            <w:noWrap/>
          </w:tcPr>
          <w:p w14:paraId="1060AF8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rains d4, d5, B3, p</w:t>
            </w:r>
          </w:p>
        </w:tc>
        <w:tc>
          <w:tcPr>
            <w:tcW w:w="608" w:type="pct"/>
            <w:noWrap/>
          </w:tcPr>
          <w:p w14:paraId="683AB64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and fruit garden soils</w:t>
            </w:r>
          </w:p>
        </w:tc>
        <w:tc>
          <w:tcPr>
            <w:tcW w:w="1311" w:type="pct"/>
            <w:noWrap/>
          </w:tcPr>
          <w:p w14:paraId="2F6F41F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hibition zones: 21.75–34.75 mm; conidial germination inhibition: 90.9–97.18%</w:t>
            </w:r>
          </w:p>
        </w:tc>
        <w:tc>
          <w:tcPr>
            <w:tcW w:w="577" w:type="pct"/>
            <w:noWrap/>
          </w:tcPr>
          <w:p w14:paraId="5A41A25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Xiao","given":"Aiping","non-dropping-particle":"","parse-names":false,"suffix":""},{"dropping-particle":"","family":"You","given":"Chunping","non-dropping-particle":"","parse-names":false,"suffix":""},{"dropping-particle":"","family":"Liang","given":"Guanping","non-dropping-particle":"","parse-names":false,"suffix":""},{"dropping-particle":"","family":"Huang","given":"Yiyan","non-dropping-particle":"","parse-names":false,"suffix":""}],"container-title":"Plant Protection","id":"ITEM-1","issue":"4","issued":{"date-parts":[["2006"]]},"page":"53-56","title":"Selection of antagonistic bacteria against Fusarium oxysporum f. sp. cubense and their action mechanism.","type":"article-journal","volume":"32"},"uris":["http://www.mendeley.com/documents/?uuid=1e4f1193-1f99-47db-9668-1d7fbd809aea"]}],"mendeley":{"formattedCitation":"(Xiao et al., 2006)","plainTextFormattedCitation":"(Xiao et al., 2006)","previouslyFormattedCitation":"(Xiao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Xiao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CC34DA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7A4D30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p.</w:t>
            </w:r>
          </w:p>
        </w:tc>
        <w:tc>
          <w:tcPr>
            <w:tcW w:w="913" w:type="pct"/>
            <w:noWrap/>
          </w:tcPr>
          <w:p w14:paraId="3941874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ermented liquid assays</w:t>
            </w:r>
          </w:p>
        </w:tc>
        <w:tc>
          <w:tcPr>
            <w:tcW w:w="952" w:type="pct"/>
            <w:noWrap/>
          </w:tcPr>
          <w:p w14:paraId="21EF2AF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608" w:type="pct"/>
            <w:noWrap/>
          </w:tcPr>
          <w:p w14:paraId="6F50622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79D362B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Inhibited Foc conidial germination by 86.88%</w:t>
            </w:r>
          </w:p>
        </w:tc>
        <w:tc>
          <w:tcPr>
            <w:tcW w:w="577" w:type="pct"/>
            <w:noWrap/>
          </w:tcPr>
          <w:p w14:paraId="3D7FD96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You","given":"Chunping","non-dropping-particle":"","parse-names":false,"suffix":""},{"dropping-particle":"","family":"Xiao","given":"Aiping","non-dropping-particle":"","parse-names":false,"suffix":""},{"dropping-particle":"","family":"Fu","given":"Zhian","non-dropping-particle":"","parse-names":false,"suffix":""},{"dropping-particle":"","family":"Zhen","given":"Junjie","non-dropping-particle":"","parse-names":false,"suffix":""}],"container-title":"Acta Agriculturae Universitatis Jiangxiensis","id":"ITEM-1","issue":"6","issued":{"date-parts":[["2006"]]},"page":"860-863","title":"The inhibitive effect of Antagonistic bacterium controlling rice blast on four soil-borne pathogenic fungi.","type":"article-journal","volume":"28"},"uris":["http://www.mendeley.com/documents/?uuid=76f1274d-954c-4809-a595-f279b48166fa"]}],"mendeley":{"formattedCitation":"(You et al., 2006)","plainTextFormattedCitation":"(You et al., 2006)","previouslyFormattedCitation":"(You et al. 200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ou et al., 200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4B102B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1B8703B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25A5793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rotein purification, SDS-PAGE, Nano LC-ESI-MS/MS</w:t>
            </w:r>
          </w:p>
        </w:tc>
        <w:tc>
          <w:tcPr>
            <w:tcW w:w="952" w:type="pct"/>
            <w:noWrap/>
          </w:tcPr>
          <w:p w14:paraId="5828EE2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25 strain</w:t>
            </w:r>
          </w:p>
        </w:tc>
        <w:tc>
          <w:tcPr>
            <w:tcW w:w="608" w:type="pct"/>
            <w:noWrap/>
          </w:tcPr>
          <w:p w14:paraId="3544411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 soil</w:t>
            </w:r>
          </w:p>
        </w:tc>
        <w:tc>
          <w:tcPr>
            <w:tcW w:w="1311" w:type="pct"/>
            <w:noWrap/>
          </w:tcPr>
          <w:p w14:paraId="168174F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Antifungal protein caused hyphal/spore distortion; unknown protein identified</w:t>
            </w:r>
          </w:p>
        </w:tc>
        <w:tc>
          <w:tcPr>
            <w:tcW w:w="577" w:type="pct"/>
            <w:noWrap/>
          </w:tcPr>
          <w:p w14:paraId="7F719D6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Yu","given":"Jie","non-dropping-particle":"","parse-names":false,"suffix":""},{"dropping-particle":"","family":"Zhang","given":"Rongyi","non-dropping-particle":"","parse-names":false,"suffix":""},{"dropping-particle":"","family":"Tan","given":"Zhiqiong","non-dropping-particle":"","parse-names":false,"suffix":""},{"dropping-particle":"","family":"Lin","given":"Baoying","non-dropping-particle":"","parse-names":false,"suffix":""}],"container-title":"Genomics and Applied Biology","id":"ITEM-1","issue":"3","issued":{"date-parts":[["2016"]]},"page":"629-634","title":"Studies on antifungal activity and purification of antifungal substance from Bacillus subtilis B25 strain.","type":"article-journal","volume":"35"},"uris":["http://www.mendeley.com/documents/?uuid=b5062433-c3f7-4e5e-b2bb-feded481f88e"]}],"mendeley":{"formattedCitation":"(Yu et al., 2016)","plainTextFormattedCitation":"(Yu et al., 2016)","previouslyFormattedCitation":"(Yu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u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0268D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5C1EF3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albospinus</w:t>
            </w:r>
          </w:p>
        </w:tc>
        <w:tc>
          <w:tcPr>
            <w:tcW w:w="913" w:type="pct"/>
            <w:noWrap/>
          </w:tcPr>
          <w:p w14:paraId="0C03B8F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pound isolation, NMR, HR-ESI-MS</w:t>
            </w:r>
          </w:p>
        </w:tc>
        <w:tc>
          <w:tcPr>
            <w:tcW w:w="952" w:type="pct"/>
            <w:noWrap/>
          </w:tcPr>
          <w:p w14:paraId="05DB083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pounds 1–3 (no anti-FOC4 activity)</w:t>
            </w:r>
          </w:p>
        </w:tc>
        <w:tc>
          <w:tcPr>
            <w:tcW w:w="608" w:type="pct"/>
            <w:noWrap/>
          </w:tcPr>
          <w:p w14:paraId="3ED5DEF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oil</w:t>
            </w:r>
          </w:p>
        </w:tc>
        <w:tc>
          <w:tcPr>
            <w:tcW w:w="1311" w:type="pct"/>
            <w:noWrap/>
          </w:tcPr>
          <w:p w14:paraId="2DD7BF8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o inhibitory effect on FOC4</w:t>
            </w:r>
          </w:p>
        </w:tc>
        <w:tc>
          <w:tcPr>
            <w:tcW w:w="577" w:type="pct"/>
            <w:noWrap/>
          </w:tcPr>
          <w:p w14:paraId="48DAE24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80/10286020.2011.599322","ISSN":"1028-6020","author":[{"dropping-particle":"","family":"Yu","given":"Lei","non-dropping-particle":"","parse-names":false,"suffix":""},{"dropping-particle":"","family":"Dai","given":"Hao-Fu","non-dropping-particle":"","parse-names":false,"suffix":""},{"dropping-particle":"","family":"Zhao","given":"You-Xing","non-dropping-particle":"","parse-names":false,"suffix":""},{"dropping-particle":"","family":"Zeng","given":"Yan-Bo","non-dropping-particle":"","parse-names":false,"suffix":""},{"dropping-particle":"","family":"Jiang","given":"Wen-Ting","non-dropping-particle":"","parse-names":false,"suffix":""},{"dropping-particle":"","family":"Mei","given":"Wen-Li","non-dropping-particle":"","parse-names":false,"suffix":""},{"dropping-particle":"","family":"Zeng","given":"Hui-Cai","non-dropping-particle":"","parse-names":false,"suffix":""}],"container-title":"Journal of Asian Natural Products Research","id":"ITEM-1","issue":"10","issued":{"date-parts":[["2011","10"]]},"page":"901-906","title":"Three new compounds from soil actinomycete Streptomyces albospinus 15-4-2","type":"article-journal","volume":"13"},"uris":["http://www.mendeley.com/documents/?uuid=7855cb21-68f8-49cb-b2fe-ff6ae1edee79"]}],"mendeley":{"formattedCitation":"(Yu et al., 2011)","plainTextFormattedCitation":"(Yu et al., 2011)","previouslyFormattedCitation":"(Yu et al. 2011)"},"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u et al., 2011)</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6C1D3F4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1FD7FA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p>
        </w:tc>
        <w:tc>
          <w:tcPr>
            <w:tcW w:w="913" w:type="pct"/>
            <w:noWrap/>
          </w:tcPr>
          <w:p w14:paraId="65177E1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PLC/ESI-MS analysis of fermentation broth</w:t>
            </w:r>
          </w:p>
        </w:tc>
        <w:tc>
          <w:tcPr>
            <w:tcW w:w="952" w:type="pct"/>
            <w:noWrap/>
          </w:tcPr>
          <w:p w14:paraId="514D105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cillomycin D, macrolactin A derivatives</w:t>
            </w:r>
          </w:p>
        </w:tc>
        <w:tc>
          <w:tcPr>
            <w:tcW w:w="608" w:type="pct"/>
            <w:noWrap/>
          </w:tcPr>
          <w:p w14:paraId="1477FD1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5A3468D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cillomycin D active agains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macrolactin active against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R. solanacearum</w:t>
            </w:r>
          </w:p>
        </w:tc>
        <w:tc>
          <w:tcPr>
            <w:tcW w:w="577" w:type="pct"/>
            <w:noWrap/>
          </w:tcPr>
          <w:p w14:paraId="27A7D18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21/jf204868z","ISSN":"0021-8561","author":[{"dropping-particle":"","family":"Yuan","given":"Jun","non-dropping-particle":"","parse-names":false,"suffix":""},{"dropping-particle":"","family":"Li","given":"Bing","non-dropping-particle":"","parse-names":false,"suffix":""},{"dropping-particle":"","family":"Zhang","given":"Nan","non-dropping-particle":"","parse-names":false,"suffix":""},{"dropping-particle":"","family":"Waseem","given":"Raza","non-dropping-particle":"","parse-names":false,"suffix":""},{"dropping-particle":"","family":"Shen","given":"Qirong","non-dropping-particle":"","parse-names":false,"suffix":""},{"dropping-particle":"","family":"Huang","given":"Qiwei","non-dropping-particle":"","parse-names":false,"suffix":""}],"container-title":"Journal of Agricultural and Food Chemistry","id":"ITEM-1","issue":"12","issued":{"date-parts":[["2012","3","28"]]},"page":"2976-2981","title":"Production of bacillomycin- and macrolactin-type antibiotics by Bacillus amyloliquefaciens NJN-6 for suppressing soilborne plant pathogens","type":"article-journal","volume":"60"},"uris":["http://www.mendeley.com/documents/?uuid=02671435-3626-4d1f-a8ce-3dea4467fc74"]}],"mendeley":{"formattedCitation":"(Yuan et al., 2012a)","plainTextFormattedCitation":"(Yuan et al., 2012a)","previouslyFormattedCitation":"(Yuan et al. 2012a)"},"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uan et al., 2012a)</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ECD18F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911FCA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amyloliquefaciens</w:t>
            </w:r>
          </w:p>
        </w:tc>
        <w:tc>
          <w:tcPr>
            <w:tcW w:w="913" w:type="pct"/>
            <w:noWrap/>
          </w:tcPr>
          <w:p w14:paraId="0215AB5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VOC analysis</w:t>
            </w:r>
          </w:p>
        </w:tc>
        <w:tc>
          <w:tcPr>
            <w:tcW w:w="952" w:type="pct"/>
            <w:noWrap/>
          </w:tcPr>
          <w:p w14:paraId="145B16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11 volatile compounds</w:t>
            </w:r>
          </w:p>
        </w:tc>
        <w:tc>
          <w:tcPr>
            <w:tcW w:w="608" w:type="pct"/>
            <w:noWrap/>
          </w:tcPr>
          <w:p w14:paraId="05735ED2">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3609566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omplete inhibition of </w:t>
            </w: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F. oxysporum</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 growth/spore germination</w:t>
            </w:r>
          </w:p>
        </w:tc>
        <w:tc>
          <w:tcPr>
            <w:tcW w:w="577" w:type="pct"/>
            <w:noWrap/>
          </w:tcPr>
          <w:p w14:paraId="1F44D5DC">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28/AEM.01357-12","ISSN":"0099-2240","abstract":"Bacillus amyloliquefaciens NJN-6 produces volatile compounds (VOCs) that inhibit the growth and spore germination of Fusarium oxysporum f. sp. cubense . Among the total of 36 volatile compounds detected, 11 compounds completely inhibited fungal growth. The antifungal activity of these compounds suggested that VOCs can play important roles over short and long distances in the suppression of Fusarium oxysporum .","author":[{"dropping-particle":"","family":"Yuan","given":"Jun","non-dropping-particle":"","parse-names":false,"suffix":""},{"dropping-particle":"","family":"Raza","given":"Waseem","non-dropping-particle":"","parse-names":false,"suffix":""},{"dropping-particle":"","family":"Shen","given":"Qirong","non-dropping-particle":"","parse-names":false,"suffix":""},{"dropping-particle":"","family":"Huang","given":"Qiwei","non-dropping-particle":"","parse-names":false,"suffix":""}],"container-title":"Applied and Environmental Microbiology","id":"ITEM-1","issue":"16","issued":{"date-parts":[["2012","8","15"]]},"page":"5942-5944","title":"Antifungal Activity of Bacillus amyloliquefaciens NJN-6 Volatile Compounds against Fusarium oxysporum f. sp. cubense","type":"article-journal","volume":"78"},"uris":["http://www.mendeley.com/documents/?uuid=0d6274fa-9f2c-4a7d-873a-48250213c9d3"]}],"mendeley":{"formattedCitation":"(Yuan et al., 2012b)","plainTextFormattedCitation":"(Yuan et al., 2012b)","previouslyFormattedCitation":"(Yuan et al. 2012b)"},"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Yuan et al., 2012b)</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42E4E6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0D44610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griseus</w:t>
            </w:r>
          </w:p>
        </w:tc>
        <w:tc>
          <w:tcPr>
            <w:tcW w:w="913" w:type="pct"/>
            <w:noWrap/>
          </w:tcPr>
          <w:p w14:paraId="134A149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hitinase/β-1,3-glucanase activity tests</w:t>
            </w:r>
          </w:p>
        </w:tc>
        <w:tc>
          <w:tcPr>
            <w:tcW w:w="952" w:type="pct"/>
            <w:noWrap/>
          </w:tcPr>
          <w:p w14:paraId="1C04CBA9">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t 4 strain</w:t>
            </w:r>
          </w:p>
        </w:tc>
        <w:tc>
          <w:tcPr>
            <w:tcW w:w="608" w:type="pct"/>
            <w:noWrap/>
          </w:tcPr>
          <w:p w14:paraId="7F05CDF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1CBB3FB8">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ell-free extracts showed higher enzyme activity but cells more effective in soil</w:t>
            </w:r>
          </w:p>
        </w:tc>
        <w:tc>
          <w:tcPr>
            <w:tcW w:w="577" w:type="pct"/>
            <w:noWrap/>
          </w:tcPr>
          <w:p w14:paraId="5688384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016/j.biocontrol.2013.06.001","ISSN":"10499644","author":[{"dropping-particle":"","family":"Zacky","given":"Fathima Ameena","non-dropping-particle":"","parse-names":false,"suffix":""},{"dropping-particle":"","family":"Ting","given":"Adeline Su Yien","non-dropping-particle":"","parse-names":false,"suffix":""}],"container-title":"Biological Control","id":"ITEM-1","issue":"3","issued":{"date-parts":[["2013","9"]]},"page":"204-208","title":"Investigating the bioactivity of cells and cell-free extracts of Streptomyces griseus towards Fusarium oxysporum f. sp. cubense race 4","type":"article-journal","volume":"66"},"uris":["http://www.mendeley.com/documents/?uuid=201c2c22-40c1-43fa-a892-5486a3d02ff6"]}],"mendeley":{"formattedCitation":"(Zacky and Ting, 2013)","plainTextFormattedCitation":"(Zacky and Ting, 2013)","previouslyFormattedCitation":"(Zacky and Ting 2013)"},"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acky and Ting, 2013)</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10A2586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626F426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guizhouense</w:t>
            </w:r>
          </w:p>
        </w:tc>
        <w:tc>
          <w:tcPr>
            <w:tcW w:w="913" w:type="pct"/>
            <w:noWrap/>
          </w:tcPr>
          <w:p w14:paraId="6152C2C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DNA mutagenesis, gene complementation</w:t>
            </w:r>
          </w:p>
        </w:tc>
        <w:tc>
          <w:tcPr>
            <w:tcW w:w="952" w:type="pct"/>
            <w:noWrap/>
          </w:tcPr>
          <w:p w14:paraId="3F064A71">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MP1 metalloprotease</w:t>
            </w:r>
          </w:p>
        </w:tc>
        <w:tc>
          <w:tcPr>
            <w:tcW w:w="608" w:type="pct"/>
            <w:noWrap/>
          </w:tcPr>
          <w:p w14:paraId="6F62B33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3881D025">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NMP1 essential for antifungal activity; induced by fungal presence</w:t>
            </w:r>
          </w:p>
        </w:tc>
        <w:tc>
          <w:tcPr>
            <w:tcW w:w="577" w:type="pct"/>
            <w:noWrap/>
          </w:tcPr>
          <w:p w14:paraId="671AF7D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DOI":"10.1111/1462-2920.12966","ISSN":"1462-2912","abstract":"T richoderma guizhouense NJAU 4742 ( Harzianum clade) can suppress the causative agent of banana wild disease F usarium oxysporu</w:instrText>
            </w:r>
            <w:r>
              <w:rPr>
                <w:rFonts w:hint="eastAsia"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m f. sp. cubense 4 (Foc4). To identify genes involved in this trait, we used T ‐ DNA insertional mutagenesis and isolated one mutant that was unable to overgrow Foc4 and had reduced antifungal ability. Using the high‐efficiency thermal asymmetric interlaced‐ PCR , the T ‐ DNA was located in the terminator of a neutral metalloprotease gene (encoding a MEROPS family M35 protease), which was named nmp1 . The antifungal activity of the mutant was recovered by retransformation with wild‐type nmp1 gene. The pur</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ified NMP1 (overexpressed in P ichia pastoris ) did not inhibit the growth and germination of other fungi in vitro . Its addition, however, partly recovered the antifungal activity of the mutant strain against some fungi. The expression of nmp1 is induced</w:instrText>
            </w:r>
            <w:r>
              <w:rPr>
                <w:rFonts w:hint="eastAsia"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 by the presence of fungi and by dead fungal biomass, but the time‐course of transcript accumulation following the physical contact depends on mode of interaction: it increases in cases of long‐lasting parasitism and decreases if the prey fungus is dead s</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hortly after or even before the contact (predation). We thus conclude that NMP1 protein of T . guizhouense has major importance for mycotrophic interactions and defence against other fungi.","author":[{"dropping-particle":"","family":"Zhang","given":"Jian","non-dropping-particle":"","parse-names":false,"suffix":""},{"dropping-particle":"","family":"Bayram Akcapinar","given":"Gunseli","non-dropping-particle":"","parse-names":false,"suffix":""},{"dropping-particle":"","family":"Atanasova","given":"Lea","non-dropping-particle":"","parse-names":false,"suffix":""},{"dropping-particle":"","family":"Rahimi","given":"Mohammad Javad","non-dropping-particle":"","parse-names":false,"suffix":""},{"dropping-particle":"","family":"Przylucka","given":"Agnieszka","non-dropping-particle":"","parse-names":false,"suffix":""},{"dropping-particle":"","family":"Yang","given":"Dongqing","non-dropping-particle":"","parse-names":false,"suffix":""},{"dropping-particle":"","family":"Kubicek","given":"Christian P.","non-dropping-particle":"","parse-names":false,"suffix":""},{"dropping-particle":"","family":"Zhang","given":"Ruifu","non-dropping-particle":"","parse-names":false,"suffix":""},{"dropping-particle":"","family":"Shen","given":"Qirong","non-dropping-particle":"","parse-names":false,"suffix":""},{"dropping-particle":"","family":"Druzhinina","given":"Irina S.","non-dropping-particle":"","parse-names":false,"suffix":""}],"container-title":"Environmental Microbiology","id":"ITEM-1","issue":"2","issued":{"date-parts":[["2016","2</w:instrText>
            </w:r>
            <w:r>
              <w:rPr>
                <w:rFonts w:hint="eastAsia"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17"]]},"page":"580-597","title":"The neutral metallopeptidase NMP1 of Trichoderma guizhouense is required for mycotrophy and self‐defence","type":"article-journal","volume":"18"},"uris":["http://www.mendeley.com/documents/?uuid=194d2880-1080-47d0-9083-</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fe7e7962684e"]}],"mendeley":{"formattedCitation":"(Zhang et al., 2016)","plainTextFormattedCitation":"(Zhang et al., 2016)","previouslyFormattedCitation":"(Zhang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ang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F524B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F275AB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Bacillus subtilis</w:t>
            </w:r>
          </w:p>
        </w:tc>
        <w:tc>
          <w:tcPr>
            <w:tcW w:w="913" w:type="pct"/>
            <w:noWrap/>
          </w:tcPr>
          <w:p w14:paraId="63CEECE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Fermentation optimization, microscopic observation</w:t>
            </w:r>
          </w:p>
        </w:tc>
        <w:tc>
          <w:tcPr>
            <w:tcW w:w="952" w:type="pct"/>
            <w:noWrap/>
          </w:tcPr>
          <w:p w14:paraId="1463210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JX1 strain</w:t>
            </w:r>
          </w:p>
        </w:tc>
        <w:tc>
          <w:tcPr>
            <w:tcW w:w="608" w:type="pct"/>
            <w:noWrap/>
          </w:tcPr>
          <w:p w14:paraId="39F6CB7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Banana rhizosphere soil</w:t>
            </w:r>
          </w:p>
        </w:tc>
        <w:tc>
          <w:tcPr>
            <w:tcW w:w="1311" w:type="pct"/>
            <w:noWrap/>
          </w:tcPr>
          <w:p w14:paraId="4BE90187">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Crude protein caused hyphal breakage, vesicle formation, protoplasm leakage</w:t>
            </w:r>
          </w:p>
        </w:tc>
        <w:tc>
          <w:tcPr>
            <w:tcW w:w="577" w:type="pct"/>
            <w:noWrap/>
          </w:tcPr>
          <w:p w14:paraId="44EC7BB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ISSN":"2164-4993","author":[{"dropping-particle":"","family":"Zhao","given":"Gengfeng","non-dropping-particle":"","parse-names":false,"suffix":""},{"dropping-particle":"","family":"Qiu","given":"Yimin","non-dropping-particle":"","parse-names":false,"suffix":""},{"dropping-particle":"","family":"Zhang","given":"Yunxia","non-dropping-particle":"","parse-names":false,"suffix":""},{"dropping-particle":"","family":"Xiong","given":"Guoru","non-dropping-particle":"","parse-names":false,"suffix":""}],"container-title":"Agricultural Biotechnology","id":"ITEM-1","issue":"5","issued":{"date-parts":[["2016"]]},"page":"46","publisher":"Wu Chu (USA-China) Science and Culture Media Corporation","title":"Preliminary Study on Production Conditions and Action Mechanism of Antifuingal Protein from Strain HJX1","type":"article-journal","volume":"5"},"uris":["http://www.mendeley.com/documents/?uuid=aa3e022e-13c1-441b-95fa-d7a03f3ba2dd"]}],"mendeley":{"formattedCitation":"(Zhao et al., 2016)","plainTextFormattedCitation":"(Zhao et al., 2016)","previouslyFormattedCitation":"(Zhao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ao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33F0AB1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533400F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Trichoderma </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sp.</w:t>
            </w:r>
          </w:p>
        </w:tc>
        <w:tc>
          <w:tcPr>
            <w:tcW w:w="913" w:type="pct"/>
            <w:noWrap/>
          </w:tcPr>
          <w:p w14:paraId="0D170F9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Dual culture, volatile/inhibitory assays</w:t>
            </w:r>
          </w:p>
        </w:tc>
        <w:tc>
          <w:tcPr>
            <w:tcW w:w="952" w:type="pct"/>
            <w:noWrap/>
          </w:tcPr>
          <w:p w14:paraId="48BD6B8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G2 strain</w:t>
            </w:r>
          </w:p>
        </w:tc>
        <w:tc>
          <w:tcPr>
            <w:tcW w:w="608" w:type="pct"/>
            <w:noWrap/>
          </w:tcPr>
          <w:p w14:paraId="25D397F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p>
        </w:tc>
        <w:tc>
          <w:tcPr>
            <w:tcW w:w="1311" w:type="pct"/>
            <w:noWrap/>
          </w:tcPr>
          <w:p w14:paraId="417A1B8D">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90.4% inhibition in liquid culture; 68.3% volatile inhibition</w:t>
            </w:r>
          </w:p>
        </w:tc>
        <w:tc>
          <w:tcPr>
            <w:tcW w:w="577" w:type="pct"/>
            <w:noWrap/>
          </w:tcPr>
          <w:p w14:paraId="047FBFE0">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Zhong","given":"Xiaoyan","non-dropping-particle":"","parse-names":false,"suffix":""},{"dropping-particle":"","family":"Liang","given":"Miaofen","non-dropping-particle":"","parse-names":false,"suffix":""},{"dropping-particle":"","family":"Zhen","given":"Xizhuang","non-dropping-particle":"","parse-names":false,"suffix":""},{"dropping-particle":"","family":"Lai","given":"Jinwei","non-dropping-particle":"","parse-names":false,"suffix":""},{"dropping-particle":"","family":"Lai","given":"Xilong","non-dropping-particle":"","parse-names":false,"suffix":""}],"container-title":"Journal of Fruit Science","id":"ITEM-1","issue":"2","issued":{"date-parts":[["2009"]]},"page":"186-189","title":"Study on the inhibition of Trichoderma sp. against Fusarium oxysporum f. sp. cubense in banana.","type":"article-journal","volume":"26"},"uris":["http://www.mendeley.com/documents/?uuid=3e876271-4eb5-48ee-87d2-e893b0028491"]}],"mendeley":{"formattedCitation":"(Zhong et al., 2009)","plainTextFormattedCitation":"(Zhong et al., 2009)","previouslyFormattedCitation":"(Zhong et al. 2009)"},"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ong et al., 2009)</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r w14:paraId="2FA917C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0" w:hRule="atLeast"/>
          <w:jc w:val="center"/>
        </w:trPr>
        <w:tc>
          <w:tcPr>
            <w:tcW w:w="637" w:type="pct"/>
            <w:noWrap/>
          </w:tcPr>
          <w:p w14:paraId="32DFC24F">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i/>
                <w:iCs/>
                <w:color w:val="000000" w:themeColor="text1"/>
                <w:kern w:val="44"/>
                <w:sz w:val="20"/>
                <w:szCs w:val="20"/>
                <w:lang w:eastAsia="en-US"/>
                <w14:textFill>
                  <w14:solidFill>
                    <w14:schemeClr w14:val="tx1"/>
                  </w14:solidFill>
                </w14:textFill>
              </w:rPr>
              <w:t>Streptomyces polychromogenes</w:t>
            </w:r>
          </w:p>
        </w:tc>
        <w:tc>
          <w:tcPr>
            <w:tcW w:w="913" w:type="pct"/>
            <w:noWrap/>
          </w:tcPr>
          <w:p w14:paraId="4D2E1256">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Plate confrontation, spore germination assays</w:t>
            </w:r>
          </w:p>
        </w:tc>
        <w:tc>
          <w:tcPr>
            <w:tcW w:w="952" w:type="pct"/>
            <w:noWrap/>
          </w:tcPr>
          <w:p w14:paraId="7B824B93">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T3-G-59 strain</w:t>
            </w:r>
          </w:p>
        </w:tc>
        <w:tc>
          <w:tcPr>
            <w:tcW w:w="608" w:type="pct"/>
            <w:noWrap/>
          </w:tcPr>
          <w:p w14:paraId="509A3A8A">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Healthy/diseased banana soils</w:t>
            </w:r>
          </w:p>
        </w:tc>
        <w:tc>
          <w:tcPr>
            <w:tcW w:w="1311" w:type="pct"/>
            <w:noWrap/>
          </w:tcPr>
          <w:p w14:paraId="47C4AEF4">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86.43% mycelial growth inhibition; 81.11% spore germination inhibition against FOC4</w:t>
            </w:r>
          </w:p>
        </w:tc>
        <w:tc>
          <w:tcPr>
            <w:tcW w:w="577" w:type="pct"/>
            <w:noWrap/>
          </w:tcPr>
          <w:p w14:paraId="5F7892EB">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color w:val="000000" w:themeColor="text1"/>
                <w:kern w:val="44"/>
                <w:sz w:val="20"/>
                <w:szCs w:val="20"/>
                <w:lang w:eastAsia="en-US"/>
                <w14:textFill>
                  <w14:solidFill>
                    <w14:schemeClr w14:val="tx1"/>
                  </w14:solidFill>
                </w14:textFill>
              </w:rPr>
            </w:pP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begin" w:fldLock="1"/>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instrText xml:space="preserve">ADDIN CSL_CITATION {"citationItems":[{"id":"ITEM-1","itemData":{"author":[{"dropping-particle":"","family":"Zhou","given":"Dengbo","non-dropping-particle":"","parse-names":false,"suffix":""},{"dropping-particle":"","family":"Jing","given":"Tao","non-dropping-particle":"","parse-names":false,"suffix":""},{"dropping-particle":"","family":"Zhang","given":"Xiyan","non-dropping-particle":"","parse-names":false,"suffix":""},{"dropping-particle":"","family":"Qi","given":"Dengfeng","non-dropping-particle":"","parse-names":false,"suffix":""},{"dropping-particle":"","family":"Chen","given":"Yufeng","non-dropping-particle":"","parse-names":false,"suffix":""},{"dropping-particle":"","family":"Wang","given":"Fei","non-dropping-particle":"","parse-names":false,"suffix":""}],"container-title":"Acta Phytophylacica Sinica","id":"ITEM-1","issue":"6","issued":{"date-parts":[["2016"]]},"page":"913-921","title":"Screening and antibacterial activity of antagonistic bacteria against banana Fusarium wilt disease.","type":"article-journal","volume":"43"},"uris":["http://www.mendeley.com/documents/?uuid=da56989d-f114-4ecf-8716-d3931139a8d0"]}],"mendeley":{"formattedCitation":"(Zhou et al., 2016)","plainTextFormattedCitation":"(Zhou et al., 2016)","previouslyFormattedCitation":"(Zhou et al. 2016)"},"properties":{"noteIndex":0},"schema":"https://github.com/citation-style-language/schema/raw/master/csl-citation.json"}</w:instrTex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separate"/>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t>(Zhou et al., 2016)</w:t>
            </w:r>
            <w:r>
              <w:rPr>
                <w:rFonts w:ascii="Times New Roman" w:hAnsi="Times New Roman" w:cs="Times New Roman" w:eastAsiaTheme="majorEastAsia"/>
                <w:color w:val="000000" w:themeColor="text1"/>
                <w:kern w:val="44"/>
                <w:sz w:val="20"/>
                <w:szCs w:val="20"/>
                <w:lang w:eastAsia="en-US"/>
                <w14:textFill>
                  <w14:solidFill>
                    <w14:schemeClr w14:val="tx1"/>
                  </w14:solidFill>
                </w14:textFill>
              </w:rPr>
              <w:fldChar w:fldCharType="end"/>
            </w:r>
          </w:p>
        </w:tc>
      </w:tr>
    </w:tbl>
    <w:p w14:paraId="05017E3E">
      <w:pPr>
        <w:pBdr>
          <w:top w:val="none" w:color="auto" w:sz="0" w:space="1"/>
          <w:left w:val="none" w:color="auto" w:sz="0" w:space="4"/>
          <w:bottom w:val="none" w:color="auto" w:sz="0" w:space="1"/>
          <w:right w:val="none" w:color="auto" w:sz="0" w:space="4"/>
        </w:pBdr>
        <w:spacing w:line="380" w:lineRule="exact"/>
        <w:rPr>
          <w:rFonts w:ascii="Times New Roman" w:hAnsi="Times New Roman" w:cs="Times New Roman" w:eastAsiaTheme="majorEastAsia"/>
          <w:b/>
          <w:color w:val="000000" w:themeColor="text1"/>
          <w:kern w:val="44"/>
          <w:sz w:val="24"/>
          <w:szCs w:val="24"/>
          <w:lang w:eastAsia="en-US"/>
          <w14:textFill>
            <w14:solidFill>
              <w14:schemeClr w14:val="tx1"/>
            </w14:solidFill>
          </w14:textFill>
        </w:rPr>
      </w:pPr>
    </w:p>
    <w:p w14:paraId="664CE9D1">
      <w:pPr>
        <w:widowControl/>
        <w:spacing w:after="160" w:line="278" w:lineRule="auto"/>
        <w:jc w:val="left"/>
      </w:pPr>
      <w:r>
        <w:br w:type="page"/>
      </w:r>
    </w:p>
    <w:p w14:paraId="55833F82">
      <w:pPr>
        <w:rPr>
          <w:rFonts w:ascii="Times New Roman" w:hAnsi="Times New Roman" w:cs="Times New Roman"/>
          <w:b/>
          <w:bCs/>
          <w:sz w:val="24"/>
          <w:szCs w:val="28"/>
        </w:rPr>
      </w:pPr>
      <w:r>
        <w:rPr>
          <w:rFonts w:ascii="Times New Roman" w:hAnsi="Times New Roman" w:cs="Times New Roman"/>
          <w:b/>
          <w:bCs/>
          <w:sz w:val="24"/>
          <w:szCs w:val="28"/>
        </w:rPr>
        <w:t>References</w:t>
      </w:r>
    </w:p>
    <w:p w14:paraId="352BB39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sz w:val="22"/>
          <w:szCs w:val="24"/>
        </w:rPr>
        <w:fldChar w:fldCharType="begin" w:fldLock="1"/>
      </w:r>
      <w:r>
        <w:rPr>
          <w:rFonts w:ascii="Times New Roman" w:hAnsi="Times New Roman" w:cs="Times New Roman"/>
          <w:sz w:val="22"/>
          <w:szCs w:val="24"/>
        </w:rPr>
        <w:instrText xml:space="preserve">ADDIN Mendeley Bibliography CSL_BIBLIOGRAPHY </w:instrText>
      </w:r>
      <w:r>
        <w:rPr>
          <w:rFonts w:ascii="Times New Roman" w:hAnsi="Times New Roman" w:cs="Times New Roman"/>
          <w:sz w:val="22"/>
          <w:szCs w:val="24"/>
        </w:rPr>
        <w:fldChar w:fldCharType="separate"/>
      </w:r>
      <w:r>
        <w:rPr>
          <w:rFonts w:ascii="Times New Roman" w:hAnsi="Times New Roman" w:cs="Times New Roman"/>
          <w:kern w:val="0"/>
          <w:sz w:val="22"/>
        </w:rPr>
        <w:t>Akila, R., Rajendran, L., Harish, S., Saveetha, K., Raguchander, T., Samiyappan, R., 2011. Combined application of botanical formulations and biocontrol agents for the management of Fusarium oxysporum f. sp. cubense (Foc) causing Fusarium wilt in banana. Biol. Control 57, 175–183. https://doi.org/10.1016/j.biocontrol.2011.02.010</w:t>
      </w:r>
    </w:p>
    <w:p w14:paraId="6896808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Ayyadurai, N., Ravindra Naik, P., Sreehari Rao, M., Sunish Kumar, R., Samrat, S.K., Manohar, M., Sakthivel, N., 2006. Isolation and characterization of a novel banana rhizosphere bacterium as fungal antagonist and microbial adjuvant in micropropagation of banana. J. Appl. Microbiol. 100, 926–937. https://doi.org/10.1111/j.1365-2672.2006.02863.x</w:t>
      </w:r>
    </w:p>
    <w:p w14:paraId="70CD837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astasa, G.N., Baliad, A.A., 2005. Biological control of Fusarium wilt of abaca (Fusarium oxysporum) with Trichoderma and yeast. Philipp. J. Crop Sci. 30, 29–37.</w:t>
      </w:r>
    </w:p>
    <w:p w14:paraId="173A91C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elgrove, A., Steinberg, C., Viljoen, A., 2011. Evaluation of Nonpathogenic Fusarium oxysporum and Pseudomonas fluorescens for Panama Disease Control. Plant Dis. 95, 951–959. https://doi.org/10.1094/PDIS-06-10-0409</w:t>
      </w:r>
    </w:p>
    <w:p w14:paraId="3CF755D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onsubre, J.A., Montaos, E., Cadiz, D.A.J., Beldad, F.D., Alburo, G., Papa, I., Zulaybar, T., 2016. Preventing moko, Panama, and black Sigatoka diseases in bananas using rhizobacteria from mangrove rhizospheres as biological control agent., in: 4th Asian PGPR Conference - Recent Trends in PGPR Research for Sustainable Crop Productivity. pp. 229–237.</w:t>
      </w:r>
    </w:p>
    <w:p w14:paraId="77A4C4B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Borges, A.J. da S., Trindade, A.V., Matos, A.P. de, Peixoto, M. de F. da S., 2007. Reduction of Fusarium wilt of “banana-Maçã” by inoculation of arbuscular mycorrhizal fungi. Pesqui. Agropecuária Bras. 42, 35–41. https://doi.org/10.1590/S0100-204X2007000100005</w:t>
      </w:r>
    </w:p>
    <w:p w14:paraId="071B6F6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ao, L., Qiu, Z., Dai, X., Tan, H., Lin, Y., Zhou, S., 2004. Isolation of endophytic actinomycetes from roots and leaves of banana (Musa acuminata) plants and their activities against Fusarium oxysporum f. sp. cubense. World J. Microbiol. Biotechnol. 20, 501–504. https://doi.org/10.1023/B:WIBI.0000040406.30495.48</w:t>
      </w:r>
    </w:p>
    <w:p w14:paraId="428CC06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ao, L., Qiu, Z., You, J., Tan, H., Zhou, S., 2005. Isolation and characterization of endophytic streptomycete antagonists of fusarium wilt pathogen from surface-sterilized banana roots. FEMS Microbiol. Lett. 247, 147–152. https://doi.org/10.1016/j.femsle.2005.05.006</w:t>
      </w:r>
    </w:p>
    <w:p w14:paraId="2CBE9D1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hand, G., Kumar, A., Kumar, S., Gupta, R.N., Jaiswal, U.S., Maru, A.K., Kumar, D., 2016. Induction of resistance against fusarium wilt of banana by application of live RKN, live and dead pathogenic strain of Fusarium oxysporum f. sp. Cubense. J. Pure Appl. Microbiol. 10, 2307–2314.</w:t>
      </w:r>
    </w:p>
    <w:p w14:paraId="279D5B7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Chaves, N.P., Staver, C., Dita, M.A., 2016. Potential of Trichoderma asperellum for biocontrol of Fusarium wilt in banana. Acta Hortic. 261–266. https://doi.org/10.17660/ActaHortic.2016.1114.35</w:t>
      </w:r>
    </w:p>
    <w:p w14:paraId="5ACBA5F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Damodaran, T., Rajan, S., Muthukumar, M., Ram Gopal, Yadav, K., Kumar, S., Ahmad, I., Kumari, N., Mishra, V.K., Jha, S.K., 2020. Biological management of banana Fusarium wilt caused by Fusarium oxysporum f.sp. cubense tropical race 4 using antagonistic fungal isolate CSR-T-3 (Trichoderma reesei). Front. Microbiol. 11. https://doi.org/10.3389/fmicb.2020.595845</w:t>
      </w:r>
    </w:p>
    <w:p w14:paraId="51AB19F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Fan, H., Yang, P., Guo, Z., Zeng, L., 2011. Screening of antifungal activity of secondary metabolites of fungi isolated from waste tin mine against Fusarium oxysporum f. sp. cubense. Southwest China J. Agric. Sci. 24, 604–607.</w:t>
      </w:r>
    </w:p>
    <w:p w14:paraId="2C0F469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Forsyth, L.M., Smith, L.J., Aitken, E.A.B., 2006. Identification and characterization of non-pathogenic Fusarium oxysporum capable of increasing and decreasing Fusarium wilt severity. Mycol. Res. 110, 929–935. https://doi.org/10.1016/j.mycres.2006.03.008</w:t>
      </w:r>
    </w:p>
    <w:p w14:paraId="6114A58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alarza, L., Akagi, Y., Takao, K., Kim, C.S., Maekawa, N., Itai, A., Peralta, E., Santos, E., Kodama, M., 2015a. Characterization of Trichoderma species isolated in Ecuador and their antagonistic activities against phytopathogenic fungi from Ecuador and Japan. J. Gen. Plant Pathol. 81, 201–210. https://doi.org/10.1007/s10327-015-0587-x</w:t>
      </w:r>
    </w:p>
    <w:p w14:paraId="701E806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alarza, L., Akagi, Y., Takao, K., Peralta, E., Santos, E., Kodama, M., 2015b. Involvement of ThSNF1 in the development and virulence of biocontrol agent Trichoderma harzianum. J. Gen. Plant Pathol. 81, 211–217. https://doi.org/10.1007/s10327-015-0590-2</w:t>
      </w:r>
    </w:p>
    <w:p w14:paraId="5D32071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etha, K., Vikineswary, S., 2002. Antagonistic effects of Streptomyces violaceusniger strain G10 on Fusarium oxysporum f.sp. cubense race 4: Indirect evidence for the role of antibiosis in the antagonistic process. J. Ind. Microbiol. Biotechnol. 28, 303–310. https://doi.org/10.1038/sj.jim.7000247</w:t>
      </w:r>
    </w:p>
    <w:p w14:paraId="6347561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etha, K., Vikineswary, S., Wong, W.H., Seki, T., Ward, A., Goodfellow, M., 2005. Evaluation of Streptomyces sp. strain g10 for suppression of Fusarium wilt and rhizosphere colonization in pot-grown banana plantlets. J. Ind. Microbiol. Biotechnol. 32, 24–32. https://doi.org/10.1007/s10295-004-0199-5</w:t>
      </w:r>
    </w:p>
    <w:p w14:paraId="42BFCFC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Goswami, D., Patel, K., Parmar, S., Vaghela, H., Muley, N., Dhandhukia, P., Thakker, J.N., 2015. Elucidating multifaceted urease producing marine Pseudomonas aeruginosa BG as a cogent PGPR and bio-control agent. Plant Growth Regul. 75, 253–263. https://doi.org/10.1007/s10725-014-9949-1</w:t>
      </w:r>
    </w:p>
    <w:p w14:paraId="53921FE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e, H., Cai, X.Q., Hong, Y.C., Guan, X., Hu, F.P., 2002. Selection of endophytic antifungal bacteria from Capsicum. Chinese J. Biol. Control 18, 171–175.</w:t>
      </w:r>
    </w:p>
    <w:p w14:paraId="27DF3711">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ernández, Á.J.C., Pocasangre Enamorado, L.E., Casanoves, F., Avelino, J., Tapia Fernández, A.C., Luis Ortiz, J., 2014. Use of endophytic insulation of Trichoderma spp., for biocontrol of Panama disease (Fusarium oxysporum f. sp. cubense) race 1, in vitro plants of banana, Gros Michel variety (AAA) under greenhouse. La Calera 13, 16–23. https://doi.org/10.5377/calera.v13i20.1620</w:t>
      </w:r>
    </w:p>
    <w:p w14:paraId="39503F9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ima, V.M., Beena, S., Cherian, K.A., 2016. Protoplasmic fusion: A biotechnological tool for the enhancement of bio-efficacy of native isolates of Trichoderma spp. Indian Phytopathol. 69, 649–651.</w:t>
      </w:r>
    </w:p>
    <w:p w14:paraId="56A4A1C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o, Y.-N., Chiang, H.-M., Chao, C.-P., Su, C.-C., Hsu, H.-F., Guo, C., Hsieh, J.-L., Huang, C.-C., 2015. In planta biocontrol of soilborne Fusarium wilt of banana through a plant endophytic bacterium, Burkholderia cenocepacia 869T2. Plant Soil 387, 295–306. https://doi.org/10.1007/s11104-014-2297-0</w:t>
      </w:r>
    </w:p>
    <w:p w14:paraId="04E031C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Huang, X., Chen, B., Zhou, D., Tan, X., Zhang, X., 2013. Isolation, identification of BM-24 strains and its antifungal activity of antagonistic bacteria against Fusarium oxysporum f. sp. cubense. Acta Phytophylacica Sin. 40, 121–127.</w:t>
      </w:r>
    </w:p>
    <w:p w14:paraId="27E2863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Jaizme-Vega, M.C., Sosa Hernández, B., Hernández Hernández, J.M., 1998. Interaction of arbuscular mycorrhizal fungi and the soil pathogen Fusarium oxysporum f. sp. cubense on the first stages of micropropagated Grande Naine banana. Acta Hortic. 285–296. https://doi.org/10.17660/ActaHortic.1998.490.28</w:t>
      </w:r>
    </w:p>
    <w:p w14:paraId="3844E86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avino, M., Manoranjitham, S.K., 2018. In vitro bacterization of banana (Musa spp.) with native endophytic and rhizospheric bacterial isolates: Novel ways to combat Fusarium wilt. Eur. J. Plant Pathol. 151, 371–387. https://doi.org/10.1007/s10658-017-1379-2</w:t>
      </w:r>
    </w:p>
    <w:p w14:paraId="4694256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avino, M., Manoranjitham, S.K., Balamohan, T.N., Kumar, N., Karthiba, L., Samiyappan, R., 2014. Enhancement of growth and Panama wilt resistance in banana by in vitro co-culturing of banana plantlets with PGPR and endophytes. Acta Hortic. 277–282. https://doi.org/10.17660/ActaHortic.2014.1024.37</w:t>
      </w:r>
    </w:p>
    <w:p w14:paraId="3C6CFCC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umari, A., Kumar, R., Kumar, H., 2014. Efficacy of fungicides and Trichoderma viride against Fusarium oxysporum f. sp. cubense in-vitro. The Bioscan 9, 1355–1358.</w:t>
      </w:r>
    </w:p>
    <w:p w14:paraId="3C291B0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Kumari, N., Kumar, H., 2015. Association of nonpathogenic Fusarium oxysporum species with cultured shoot apices of banana (Musa acuminata) cultivars. The Bioscan 10, 629–633.</w:t>
      </w:r>
    </w:p>
    <w:p w14:paraId="0FFECE1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 Z., Liao, D., Chen, H., Zeng, H., 2010. Isolation and identification of a strain of rare actinomycetes with antagonistic activity against Fusarium oxyporm f. sp. cubense. Genomics Appl. Biol. 29, 303–309.</w:t>
      </w:r>
    </w:p>
    <w:p w14:paraId="3D35D79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an, J., Wang, Z., Cao, L., Tan, H., Inderbitzin, P., Jiang, Z., Zhou, S., 2009. Artificial inoculation of banana tissue culture plantlets with indigenous endophytes originally derived from native banana plants. Biol. Control 51, 427–434. https://doi.org/10.1016/j.biocontrol.2009.08.002</w:t>
      </w:r>
    </w:p>
    <w:p w14:paraId="559CD0B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n, M., Zhang, S., 2010. The antagonistic effect of shrimp fermentation liquor of Streptomyces F-1013 against plant pathogenic fungi. J. Fujian Agric. For. Univ. (Natural Sci. Ed. 39, 584–589.</w:t>
      </w:r>
    </w:p>
    <w:p w14:paraId="7C00B96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u, Y., Lu, Q., 2013. Inhibitory effects of Acremonium sp. on Fusarium wilt in bananas. African J. Agric. Res. 8, 6241–6249.</w:t>
      </w:r>
    </w:p>
    <w:p w14:paraId="42D6717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Liu, Y., Zhu, A., Tan, H., Cao, L., Zhang, R., 2019. Engineering banana endosphere microbiome to improve Fusarium wilt resistance in banana. Microbiome 7, 74. https://doi.org/10.1186/s40168-019-0690-x</w:t>
      </w:r>
    </w:p>
    <w:p w14:paraId="37CC17E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anoch, L., Dethoup, T., 2011. A potential use of Talaromyces species as biological agents against plant pathogenic fungi. Thai J. Agric. Sci 44, 81–91.</w:t>
      </w:r>
    </w:p>
    <w:p w14:paraId="2BBEF1A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arín, M., Wong, I., García, G., Morán, R., Basulto, R., Pimentel, E., Mena, J., 2013. In vitro antagonistic activity of Tsukamurella paurometabola C-924 against phytopathogens. Rev. Protección Veg. 28, 132–137.</w:t>
      </w:r>
    </w:p>
    <w:p w14:paraId="57499EF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mmed, A.M., Al-Ani, Bekbayeva, L., Salleh, B., 2011. Biological control of Fusarium oxysporum f. sp. cubense by Pseudomonas fluorescens and BABA in vitro. World Appl. Sci. J. 15, 189–191.</w:t>
      </w:r>
    </w:p>
    <w:p w14:paraId="3E64108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ndas, S., Manamohan, M., Rawal, R.D., Chakraborty, S., Sreekantappa, H., Manjula, R., Lakshmikantha, H.C., 2004. Interaction of Fusarium Oxysporum f.sp. Cubense with Pseudomonas Fluorescens Precolonized to Banana Roots. World J. Microbiol. Biotechnol. 20, 651–655. https://doi.org/10.1023/B:WIBI.0000043197.54871.1b</w:t>
      </w:r>
    </w:p>
    <w:p w14:paraId="1FDB81C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ohandas, S., Manjula, R., Rawal, R.D., Lakshmikantha, H.C., Chakraborty, S., Ramachandra, Y.L., 2010. Evaluation of arbuscular mycorrhiza and other biocontrol agents in managing Fusarium oxysporum f. sp. Cubense infection in banana cv. Neypoovan. Biocontrol Sci. Technol. 20, 165–181. https://doi.org/10.1080/09583150903438439</w:t>
      </w:r>
    </w:p>
    <w:p w14:paraId="430EB4F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Mukhongo, R.W., Kavoo-Mwan, M.A., Kahangi, M.E., Ateka, E.M., Were, A.B., Okalebo, J.R., Mutegi, M.E., Mwangi, K.E., Tepeni, T.T., Njuguini, K.S., Onguso, J.M., Okoth, S.A., Jefwa, J.M., 2015. Occurrence of Arbuscular Mycorrhizal Fungi and Fusarium in TC Banana Rhizosphere Inoculated with Microbiological Products in Different Soils in Kenya. Int. J. Soil Sci. 10, 45–62. https://doi.org/10.3923/ijss.2015.45.62</w:t>
      </w:r>
    </w:p>
    <w:p w14:paraId="2641435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Nel, B., Steinberg, C., Labuschagne, N., Viljoen, A., 2006. Isolation and characterization of nonpathogenic Fusarium oxysporum isolates from the rhizosphere of healthy banana plants. Plant Pathol. 55, 207–216. https://doi.org/10.1111/j.1365-3059.2006.01343.x</w:t>
      </w:r>
    </w:p>
    <w:p w14:paraId="30C24C9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Niere, B., Gold, C.S., Coyne, D., 2004. Can fungal endophytes control soilborne pests in banana?, in: Sikora, R.A., Gowen, S., Hauschild, R., Kiewnick, S. (Eds.), Proceedings of the IOBC\WPRS Working Group “Multitrophic Interactions in Soil and Integrated Control”, Bad Honnef, Germany, 1-4 June 2003 Combined with Selected Papers from the Meetings “Thinking in Lines - from Research to Market Products”, Einsiedeln, S. pp. 203–209.</w:t>
      </w:r>
    </w:p>
    <w:p w14:paraId="2901BFE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Ortiz, R., Pocasangre, L.E., 2012. Biological control of Panama disease (Fusarium oxysporum f. sp. cubense) using endophytic fungi. Tierra Trop. Sostenibilidad, Ambient. y Soc. 8, 221–228.</w:t>
      </w:r>
    </w:p>
    <w:p w14:paraId="432B1851">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Qi, D., Zou, L., Zhou, D., Feng, R., Gao, Z., Zhang, X., 2017. Isolation, identification of strain GA1-2 and its antifungal activity against Fusarium oxysporum f. sp. cubense. J. Plant Prot. 44, 809–816.</w:t>
      </w:r>
    </w:p>
    <w:p w14:paraId="6750C5B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Qiu, W., Huang, H., Ye, J., Bao, S., 2009. Screening of actinomycetes against Fusarium oxysporum f. sp. cubense and identification of strain DA07408. Res. Agric. Mod. 30, 126–128.</w:t>
      </w:r>
    </w:p>
    <w:p w14:paraId="20BF26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Ribeiro, R.C.F., Campos, V.P., Xavier, A.A., Rocha, L.S., Ribeiro, H.B., Aguiar, F.M., Souza, R.M., Mizobutsi, E.H., Dias-Arieira, C.R., 2012. Control of Meloidogyne javanica and Panama disease with rhizobacteria. Nematropica 42, 218–226.</w:t>
      </w:r>
    </w:p>
    <w:p w14:paraId="6045133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kthivel, N., Sivamani, E., Unnamalai, N., Gnanamanickam, S.S., 1986. Plant growth-promoting rhizobacteria in enhancing plant growth and suppressing plant pathogens. Curr. Sci. 55, 22–25.</w:t>
      </w:r>
    </w:p>
    <w:p w14:paraId="54FED28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mpaio, D.B., Mendes Filho, P.F., Mascena, A.M., Gomes, V.F.F., Guimarães, F.V.A., 2012. Colonisation of arbuscular mycorrhiza and tolerance to Panama disease in seedlings of the maçã banana. Rev. Ciência Agronômica 43, 453–469. https://doi.org/10.1590/S1806-66902012000300007</w:t>
      </w:r>
    </w:p>
    <w:p w14:paraId="4EDFBC6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njeevkumar, K., Eswaran, A., Muthukumar, A., 2008. Survival of Serratia marcescens in different carrier materials and mycelial dry weight of Fusarium oxysporum f. sp. cubense. Plant Arch. 8, 345–346.</w:t>
      </w:r>
    </w:p>
    <w:p w14:paraId="784B345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ravanan, T., . R.B., . M.M., 2004a. Pseudomonas fluorescens Induced Enzymological Changes in Banana Roots (Cv. Rasthali) against Fusarium Wilt Disease. Plant Pathol. J. 3, 72–80. https://doi.org/10.3923/ppj.2004.72.80</w:t>
      </w:r>
    </w:p>
    <w:p w14:paraId="78251DD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aravanan, T., Muthusamy, M., Marimuthu, T., 2004b. Effect of Pseudomonas fluorescens on Fusarium Wilt Pathogen in Banana Rhizosphere. J. Biol. Sci. 4, 192–198. https://doi.org/10.3923/jbs.2004.192.198</w:t>
      </w:r>
    </w:p>
    <w:p w14:paraId="42F7A32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ekhar, A.C., Thomas, P., 2015. Isolation and identification of shoot-tip associated endophytic bacteria from banana cv. Grand Naine and testing for antagonistic activity against Fusarium oxysporum f. sp. cubense. Am. J. Plant Sci. 06, 943–954. https://doi.org/10.4236/ajps.2015.67101</w:t>
      </w:r>
    </w:p>
    <w:p w14:paraId="313A7FA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L., Xiong, G., Dong, L., Kong, R., Guo, T., Zhang, S., 2013. Identification of A strain HN-1 against banana wilt disease and determination of its antagonism. Plant Dis. Pests 4, 12–16.</w:t>
      </w:r>
    </w:p>
    <w:p w14:paraId="2C40393B">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Z., Thomashow, L.S., Ou, Y., Tao, C., Wang, J., Xiong, W., Liu, H., Li, R., Shen, Q., Kowalchuk, G.A., 2022. Shared Core Microbiome and Functionality of Key Taxa Suppressive to Banana Fusarium Wilt. Research 2022. https://doi.org/10.34133/2022/9818073</w:t>
      </w:r>
    </w:p>
    <w:p w14:paraId="36E0672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hen, Z., Xue, C., Taylor, P.W.J., Ou, Y., Wang, B., Zhao, Y., Ruan, Y., Li, R., Shen, Q., 2018. Soil pre-fumigation could effectively improve the disease suppressiveness of biofertilizer to banana Fusarium wilt disease by reshaping the soil microbiome. Biol. Fertil. Soils 54, 793–806. https://doi.org/10.1007/s00374-018-1303-8</w:t>
      </w:r>
    </w:p>
    <w:p w14:paraId="59E2DB8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ouza, A., Cruz, J.C., Sousa, N.R., Procópio, A.R.L., Silva, G.F., 2014. Endophytic bacteria from banana cultivars and their antifungal activity. Genet. Mol. Res. 13, 8661–8670. https://doi.org/10.4238/2014.October.27.6</w:t>
      </w:r>
    </w:p>
    <w:p w14:paraId="6F0D7E8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J., Wang, Y., Li, W., Peng, M., 2010. Screening and identification of chitinase-producing bacterium and its antagonistic activity against Fusarium oxysporum f. sp. cubense. J. Fruit Sci. 27, 427–430.</w:t>
      </w:r>
    </w:p>
    <w:p w14:paraId="73BBAD6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J.B., Peng, M., Wang, Y.G., Zhao, P.J., Xia, Q.Y., 2011. Isolation and characterization of antagonistic bacteria against Fusarium wilt and induction of defense related enzymes in banana. African J. Microbiol. Res. 5, 509–515. https://doi.org/10.5897/AJMR10.607</w:t>
      </w:r>
    </w:p>
    <w:p w14:paraId="01F8104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T., Hsieh, F., 2015. First record of Eutypella sp. as a mycoparasite on Fusarium oxysporum f. sp. cubense. Plant Prot. Bull. Taiwan 57, 25–30.</w:t>
      </w:r>
    </w:p>
    <w:p w14:paraId="24952EC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Sun, Z., Ji, C., Li, Y., Wang, Z., 2008. Antagonistic rhizobacteria strain Bacillus subtilis S-1 against banana fusarium Wilt. Chinese J. Biol. Control 24, 143–147.</w:t>
      </w:r>
    </w:p>
    <w:p w14:paraId="0A2FC6D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 D., Fu, L., Han, B., Sun, X., Zheng, P., Zhang, J., 2015. Identification of an endophytic antifungal bacterial strain isolated from the rubber tree and its application in the biological control of banana Fusarium wilt. PLoS One 10, e0131974. https://doi.org/10.1371/journal.pone.0131974</w:t>
      </w:r>
    </w:p>
    <w:p w14:paraId="65EAC71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 Z., Lin, B., Zhang, R., 2013. A novel antifungal protein of Bacillus subtilis B25. Springerplus 2, 543. https://doi.org/10.1186/2193-1801-2-543</w:t>
      </w:r>
    </w:p>
    <w:p w14:paraId="7AE5B48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antimavanich, S., Pantuwatana, S., Bhumiratana, A., Panbangred, W., 1997. Cloning of a chitinase gene into Bacillus thuringiensis subsp. aizawai for enhanced insecticidal activity. J. Gen. Appl. Microbiol. 43, 341–347.</w:t>
      </w:r>
    </w:p>
    <w:p w14:paraId="594B3E5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Gopalakrishanan, V., Perumal, G.D., 2016. Identification of differentially expressed genes from Fusarium oxysporum f. sp cubense and Trichoderma asperellum (prr2) interaction in the susceptible banana cultivar Grand Naine. Turk. J. Botany 40, 480–487. https://doi.org/10.3906/bot-1511-19</w:t>
      </w:r>
    </w:p>
    <w:p w14:paraId="36A44C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Gopi, M., 2015. Combined application of native Trichoderma isolates possessing multiple functions for the control of Fusarium wilt disease in banana cv. Grand Naine. Biocontrol Sci. Technol. 25, 1147–1164. https://doi.org/10.1080/09583157.2015.1036727</w:t>
      </w:r>
    </w:p>
    <w:p w14:paraId="5828037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Jayanthi, A., 2009. RFLP analysis of rDNA-ITS regions of native non-pathogenic Fusarium oxysporum isolates and their field evaluation for the suppression of Fusarium wilt disease of banana. Australas. Plant Pathol. 38, 13. https://doi.org/10.1071/AP08071</w:t>
      </w:r>
    </w:p>
    <w:p w14:paraId="12194D7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Mustaffa, M., 2010. A potential isolate of Trichoderma viride NRCB1 and its mass production for the effective management of Fusarium wilt disease in banana. Tree For. Sci. Biotechnol. 4, 76–84.</w:t>
      </w:r>
    </w:p>
    <w:p w14:paraId="6FBC826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hangavelu, R., Palaniswami, A., Ramakrishnan, G., Doraiswamy, S., Muthukrishnan, S., Velazhahan, R., 2001. Involvement of fusaric acid detoxification by Pseudomonas fluorescens strain Pf10 in the biological control of Fusarium wilt of banana caused by Fusarium oxysporum f. sp. cubense. J. Plant Dis. Prot. 108, 433–445.</w:t>
      </w:r>
    </w:p>
    <w:p w14:paraId="2DE4670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Fang, M.T., Tee, C.S., 2011. Efficacy of clay-based formulated Serratia in reducing inoculum of Fusarium oxysporum f. sp. cubense tropical race 4. Acta Hortic. 421–426. https://doi.org/10.17660/ActaHortic.2011.897.58</w:t>
      </w:r>
    </w:p>
    <w:p w14:paraId="2E51C39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Fang, M.T., Tee, C.S., 2009a. Assessment on the effect of formulative materials on the viability and efficacy of Serratia marcescens-a biocontrol agent against Fusarium oxysporum F. sp. cubense race 4. Am. J. Agric. Biol. Sci. 4, 283–288. https://doi.org/10.3844/ajabssp.2009.283.288</w:t>
      </w:r>
    </w:p>
    <w:p w14:paraId="11C8A92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Mah, S.W., Tee, C.S., 2012. Evaluating the feasibility of induced host resistance by endophytic isolate Penicillium citrinum BTF08 as a control mechanism for Fusarium wilt in banana plantlets. Biol. Control 61, 155–159. https://doi.org/10.1016/j.biocontrol.2012.01.010</w:t>
      </w:r>
    </w:p>
    <w:p w14:paraId="5A0F2E3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deline Su Yien, Mah, S.W., Tee, C.S., 2011. Detection of potential volatile inhibitory compounds produced by endobacteria with biocontrol properties towards Fusarium oxysporum f. sp. cubense race 4. World J. Microbiol. Biotechnol. 27, 229–235. https://doi.org/10.1007/s11274-010-0447-y</w:t>
      </w:r>
    </w:p>
    <w:p w14:paraId="136BD789">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Mah, S.W., Tee, C.S., 2010. Identification of volatile metabolites from fungal endophytes with biocontrol potential towards Fusarium oxysporum F. sp. cubense Race 4. Am. J. Agric. Biol. Sci. 5, 177–182. https://doi.org/10.3844/ajabssp.2010.177.182</w:t>
      </w:r>
    </w:p>
    <w:p w14:paraId="2B384C0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Ting, A.S.Y., Sariah, M., Kadir, J., Gurmit, S., 2009b. Field evaluation of non-pathogenic Fusarium oxysporum isolates UPM31P1 and UPM39B3 for the control of Fusarium wilt in ‘Pisang Berangan’ (Musa, AAA). Acta Hortic. 139–144. https://doi.org/10.17660/ActaHortic.2009.828.13</w:t>
      </w:r>
    </w:p>
    <w:p w14:paraId="29CA922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B., Shen, Z., Zhang, F., Raza, W., Yuan, J., Huang, R., Ruan, Y., Li, R., Shen, Q., 2016. Bacillus amyloliquefaciens Strain W19 can Promote Growth and Yield and Suppress Fusarium Wilt in Banana Under Greenhouse and Field Conditions. Pedosphere 26, 733–744. https://doi.org/10.1016/S1002-0160(15)60083-2</w:t>
      </w:r>
    </w:p>
    <w:p w14:paraId="5B55863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B., Yuan, J., Zhang, J., Shen, Z., Zhang, M., Li, R., Ruan, Y., Shen, Q., 2013. Effects of novel bioorganic fertilizer produced by Bacillus amyloliquefaciens W19 on antagonism of Fusarium wilt of banana. Biol. Fertil. Soils 49, 435–446. https://doi.org/10.1007/s00374-012-0739-5</w:t>
      </w:r>
    </w:p>
    <w:p w14:paraId="7B0A874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F., Lyu, S., Liu, W., Zeng, L., Du, C., Zhou, J., Han, X., Liu, J., 2014. Screening of antagonistic bacteria against Fusarium oxysporum f. sp. Cubense and analysis of the substances associated with biological control. Acta Agric. Univ. Jiangxiensis 36, 1264–1269.</w:t>
      </w:r>
    </w:p>
    <w:p w14:paraId="5DF3A6F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ang, J., Zhao, Y., Ruan, Y., 2015. Effects of bio-organic fertilizers produced by four Bacillus amyloliquefaciens strains on banana Fusarium wilt disease. Compost Sci. Util. 23, 185–198. https://doi.org/10.1080/1065657X.2015.1020398</w:t>
      </w:r>
    </w:p>
    <w:p w14:paraId="67588620">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eber, O.B., Muniz, C.R., Vitor, A.O., Freire, F.C.O., Oliveira, V.M., 2007. Interaction of endophytic diazotrophic bacteria and Fusarium oxysporum f. sp. cubense on plantlets of banana ‘Maça.’ Plant Soil 298, 47–56. https://doi.org/10.1007/s11104-007-9335-0</w:t>
      </w:r>
    </w:p>
    <w:p w14:paraId="4A1E6F4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ei, S., Zhang, Z., Tu, X., He, J., Tu, G., 2011. Studies on the isolation, identification and activity of anti-Fusarium oxysporum secondary metabolites produced by Streptomyces sp. 702. Acta Agric. Univ. Jiangxiensis 33, 982–986.</w:t>
      </w:r>
    </w:p>
    <w:p w14:paraId="0C9F3DED">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ibowo, A., Santosa, A.T., Subandiyah, S., Hermanto, C., Taylor, M.F.P., 2013. Control of Fusarium wilt of banana by using Trichoderma harzianum and resistant banana cultivars. Acta Hortic. 173–177. https://doi.org/10.17660/ActaHortic.2013.975.18</w:t>
      </w:r>
    </w:p>
    <w:p w14:paraId="541765BE">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u, Q., Zeng, H., Gong, S., 2009. Stability of fermentation broth of actinomycete strain WZ162 resistance to Fusarium oxysporum f. sp. cubense of banana. Guangxi Agric. Sci. 40, 366–369.</w:t>
      </w:r>
    </w:p>
    <w:p w14:paraId="20A7102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Wu, X., Huang, H., Chen, G., Sun, Q., Peng, J., Zhu, J., Bao, S., 2009. A novel antibiotic produced by streptomyces noursei Da07210. Antonie Van Leeuwenhoek 96, 109–112. https://doi.org/10.1007/s10482-009-9333-8</w:t>
      </w:r>
    </w:p>
    <w:p w14:paraId="442371B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iao, A., You, C., Liang, G., Huang, Y., 2006. Selection of antagonistic bacteria against Fusarium oxysporum f. sp. cubense and their action mechanism. Plant Prot. 32, 53–56.</w:t>
      </w:r>
    </w:p>
    <w:p w14:paraId="1ECF947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ing, M., Wang, L., 2015. Isolation, identification and antifungal activities of Streptomyces aureoverticillatus HN6. J. Plant Pathol. Microbiol. 06. https://doi.org/10.4172/2157-7471.1000281</w:t>
      </w:r>
    </w:p>
    <w:p w14:paraId="1C7F582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Xue, C., Ryan Penton, C., Shen, Z., Zhang, R., Huang, Q., Li, R., Ruan, Y., Shen, Q., 2015. Manipulating the banana rhizosphere microbiome for biological control of Panama disease. Sci. Rep. 5, 11124. https://doi.org/10.1038/srep11124</w:t>
      </w:r>
    </w:p>
    <w:p w14:paraId="5C6659A3">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ang, X., Chen, F., Gan, L., Du, Y., Ruan, H., 2010. Effect of the endophytic Bacillus subtilis EBT1 isolated from banana on the growth and resistance to Fusarium wilt disease in banana. Acta Phytophylacica Sin. 37, 300–306.</w:t>
      </w:r>
    </w:p>
    <w:p w14:paraId="5D89B14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ang, X., He, Y., Chen, F., Ruan, H., 2007. Identification and colonization of antagonists T2WF and W10 against Fusarium oxysporum f. sp. cubense, pathogen of banana wilt disease. Chinese J. Biol. Control 23, 73–77.</w:t>
      </w:r>
    </w:p>
    <w:p w14:paraId="0662122A">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ou, C., Xiao, A., Fu, Z., Zhen, J., 2006. The inhibitive effect of Antagonistic bacterium controlling rice blast on four soil-borne pathogenic fungi. Acta Agric. Univ. Jiangxiensis 28, 860–863.</w:t>
      </w:r>
    </w:p>
    <w:p w14:paraId="7B5F78E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 J., Zhang, R., Tan, Z., Lin, B., 2016. Studies on antifungal activity and purification of antifungal substance from Bacillus subtilis B25 strain. Genomics Appl. Biol. 35, 629–634.</w:t>
      </w:r>
    </w:p>
    <w:p w14:paraId="18AEE14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 L., Dai, H.-F., Zhao, Y.-X., Zeng, Y.-B., Jiang, W.-T., Mei, W.-L., Zeng, H.-C., 2011. Three new compounds from soil actinomycete Streptomyces albospinus 15-4-2. J. Asian Nat. Prod. Res. 13, 901–906. https://doi.org/10.1080/10286020.2011.599322</w:t>
      </w:r>
    </w:p>
    <w:p w14:paraId="08046DA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an, J., Li, B., Zhang, N., Waseem, R., Shen, Q., Huang, Q., 2012a. Production of bacillomycin- and macrolactin-type antibiotics by Bacillus amyloliquefaciens NJN-6 for suppressing soilborne plant pathogens. J. Agric. Food Chem. 60, 2976–2981. https://doi.org/10.1021/jf204868z</w:t>
      </w:r>
    </w:p>
    <w:p w14:paraId="2CEE8C5C">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an, J., Raza, W., Shen, Q., Huang, Q., 2012b. Antifungal Activity of Bacillus amyloliquefaciens NJN-6 Volatile Compounds against Fusarium oxysporum f. sp. cubense. Appl. Environ. Microbiol. 78, 5942–5944. https://doi.org/10.1128/AEM.01357-12</w:t>
      </w:r>
    </w:p>
    <w:p w14:paraId="568B7B37">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Yun, T., Jing, T., Zhou, D., Zhang, M., Zhao, Y., Li, K., Zang, X., Zhang, L., Xie, J., Wang, W., 2022. Potential biological control of endophytic Streptomyces sp. 5-4 against Fusarium wilt of banana caused by Fusarium oxysporum f. sp. cubense Tropical Race 4. Phytopathology® 112, 1877–1885. https://doi.org/10.1094/PHYTO-11-21-0464-R</w:t>
      </w:r>
    </w:p>
    <w:p w14:paraId="4002C5F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acky, F.A., Ting, A.S.Y., 2015. Biocontrol of Fusarium oxysporum f.sp. cubense tropical race 4 by formulated cells and cell-free extracts of Streptomyces griseus in sterile soil environment. Biocontrol Sci. Technol. 25, 685–696. https://doi.org/10.1080/09583157.2015.1007921</w:t>
      </w:r>
    </w:p>
    <w:p w14:paraId="45729962">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acky, F.A., Ting, A.S.Y., 2013. Investigating the bioactivity of cells and cell-free extracts of Streptomyces griseus towards Fusarium oxysporum f. sp. cubense race 4. Biol. Control 66, 204–208. https://doi.org/10.1016/j.biocontrol.2013.06.001</w:t>
      </w:r>
    </w:p>
    <w:p w14:paraId="587324F5">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H., Song, Y., Lu, S., Guo, J., Zeng, R., 2015. The antifungal activity and crop growth stimulation of growth-promoting rhizobacteria from banana rhizosphere soil. J. South China Agric. Univ. 36, 65–70.</w:t>
      </w:r>
    </w:p>
    <w:p w14:paraId="545DBB78">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J., Bayram Akcapinar, G., Atanasova, L., Rahimi, M.J., Przylucka, A., Yang, D., Kubicek, C.P., Zhang, R., Shen, Q., Druzhinina, I.S., 2016. The neutral metallopeptidase NMP1 of Trichoderma guizhouense is required for mycotrophy and self‐defence. Environ. Microbiol. 18, 580–597. https://doi.org/10.1111/1462-2920.12966</w:t>
      </w:r>
    </w:p>
    <w:p w14:paraId="2AEDDD16">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ng, N., Wu, K., He, X., Li, S., Zhang, Z., Shen, B., Yang, X., Zhang, R., Huang, Q., Shen, Q., 2011. A new bioorganic fertilizer can effectively control banana wilt by strong colonization with Bacillus subtilis N11. Plant Soil 344, 87–97. https://doi.org/10.1007/s11104-011-0729-7</w:t>
      </w:r>
    </w:p>
    <w:p w14:paraId="02475D74">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ao, G., Qiu, Y., Zhang, Y., Xiong, G., 2016. Preliminary Study on Production Conditions and Action Mechanism of Antifuingal Protein from Strain HJX1. Agric. Biotechnol. 5, 46.</w:t>
      </w:r>
    </w:p>
    <w:p w14:paraId="06D8D10F">
      <w:pPr>
        <w:autoSpaceDE w:val="0"/>
        <w:autoSpaceDN w:val="0"/>
        <w:adjustRightInd w:val="0"/>
        <w:ind w:left="480" w:hanging="480"/>
        <w:rPr>
          <w:rFonts w:ascii="Times New Roman" w:hAnsi="Times New Roman" w:cs="Times New Roman"/>
          <w:kern w:val="0"/>
          <w:sz w:val="22"/>
        </w:rPr>
      </w:pPr>
      <w:r>
        <w:rPr>
          <w:rFonts w:ascii="Times New Roman" w:hAnsi="Times New Roman" w:cs="Times New Roman"/>
          <w:kern w:val="0"/>
          <w:sz w:val="22"/>
        </w:rPr>
        <w:t>Zhong, X., Liang, M., Zhen, X., Lai, J., Lai, X., 2009. Study on the inhibition of Trichoderma sp. against Fusarium oxysporum f. sp. cubense in banana. J. Fruit Sci. 26, 186–189.</w:t>
      </w:r>
    </w:p>
    <w:p w14:paraId="46D8DC7B">
      <w:pPr>
        <w:autoSpaceDE w:val="0"/>
        <w:autoSpaceDN w:val="0"/>
        <w:adjustRightInd w:val="0"/>
        <w:ind w:left="480" w:hanging="480"/>
        <w:rPr>
          <w:rFonts w:ascii="Times New Roman" w:hAnsi="Times New Roman" w:cs="Times New Roman"/>
          <w:sz w:val="22"/>
        </w:rPr>
      </w:pPr>
      <w:r>
        <w:rPr>
          <w:rFonts w:ascii="Times New Roman" w:hAnsi="Times New Roman" w:cs="Times New Roman"/>
          <w:kern w:val="0"/>
          <w:sz w:val="22"/>
        </w:rPr>
        <w:t>Zhou, D., Jing, T., Zhang, X., Qi, D., Chen, Y., Wang, F., 2016. Screening and antibacterial activity of antagonistic bacteria against banana Fusarium wilt disease. Acta Phytophylacica Sin. 43, 913–921.</w:t>
      </w:r>
    </w:p>
    <w:p w14:paraId="169B845F">
      <w:pPr>
        <w:rPr>
          <w:rFonts w:ascii="Times New Roman" w:hAnsi="Times New Roman" w:cs="Times New Roman"/>
          <w:sz w:val="22"/>
          <w:szCs w:val="24"/>
        </w:rPr>
      </w:pPr>
      <w:r>
        <w:rPr>
          <w:rFonts w:ascii="Times New Roman" w:hAnsi="Times New Roman" w:cs="Times New Roman"/>
          <w:sz w:val="22"/>
          <w:szCs w:val="24"/>
        </w:rPr>
        <w:fldChar w:fldCharType="end"/>
      </w:r>
    </w:p>
    <w:p w14:paraId="3A61909A">
      <w:pPr>
        <w:rPr>
          <w:b/>
          <w:bCs/>
        </w:rPr>
      </w:pPr>
    </w:p>
    <w:p w14:paraId="50EC8716"/>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42B3"/>
    <w:rsid w:val="001F1B3D"/>
    <w:rsid w:val="00510EAD"/>
    <w:rsid w:val="00571058"/>
    <w:rsid w:val="005828DA"/>
    <w:rsid w:val="005F1293"/>
    <w:rsid w:val="006B6A3F"/>
    <w:rsid w:val="006B7DA3"/>
    <w:rsid w:val="006C6D3E"/>
    <w:rsid w:val="007004BC"/>
    <w:rsid w:val="00773930"/>
    <w:rsid w:val="008C514E"/>
    <w:rsid w:val="00A50315"/>
    <w:rsid w:val="00B15C69"/>
    <w:rsid w:val="00C826BD"/>
    <w:rsid w:val="00D042B3"/>
    <w:rsid w:val="00ED7424"/>
    <w:rsid w:val="44FF3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40" w:lineRule="auto"/>
      <w:jc w:val="both"/>
    </w:pPr>
    <w:rPr>
      <w:rFonts w:asciiTheme="minorHAnsi" w:hAnsiTheme="minorHAnsi" w:eastAsiaTheme="minorEastAsia" w:cstheme="minorBidi"/>
      <w:kern w:val="2"/>
      <w:sz w:val="21"/>
      <w:szCs w:val="22"/>
      <w:lang w:val="en-US" w:eastAsia="zh-CN" w:bidi="ar-SA"/>
      <w14:ligatures w14:val="none"/>
    </w:rPr>
  </w:style>
  <w:style w:type="paragraph" w:styleId="2">
    <w:name w:val="heading 1"/>
    <w:basedOn w:val="1"/>
    <w:next w:val="1"/>
    <w:link w:val="17"/>
    <w:qFormat/>
    <w:uiPriority w:val="9"/>
    <w:pPr>
      <w:keepNext/>
      <w:keepLines/>
      <w:widowControl/>
      <w:spacing w:before="360" w:after="80" w:line="278" w:lineRule="auto"/>
      <w:jc w:val="left"/>
      <w:outlineLvl w:val="0"/>
    </w:pPr>
    <w:rPr>
      <w:rFonts w:asciiTheme="majorHAnsi" w:hAnsiTheme="majorHAnsi" w:eastAsiaTheme="majorEastAsia" w:cstheme="majorBidi"/>
      <w:color w:val="2F5597" w:themeColor="accent1" w:themeShade="BF"/>
      <w:sz w:val="40"/>
      <w:szCs w:val="40"/>
      <w14:ligatures w14:val="standardContextual"/>
    </w:rPr>
  </w:style>
  <w:style w:type="paragraph" w:styleId="3">
    <w:name w:val="heading 2"/>
    <w:basedOn w:val="1"/>
    <w:next w:val="1"/>
    <w:link w:val="18"/>
    <w:semiHidden/>
    <w:unhideWhenUsed/>
    <w:qFormat/>
    <w:uiPriority w:val="9"/>
    <w:pPr>
      <w:keepNext/>
      <w:keepLines/>
      <w:widowControl/>
      <w:spacing w:before="160" w:after="80" w:line="278" w:lineRule="auto"/>
      <w:jc w:val="left"/>
      <w:outlineLvl w:val="1"/>
    </w:pPr>
    <w:rPr>
      <w:rFonts w:asciiTheme="majorHAnsi" w:hAnsiTheme="majorHAnsi" w:eastAsiaTheme="majorEastAsia" w:cstheme="majorBidi"/>
      <w:color w:val="2F5597" w:themeColor="accent1" w:themeShade="BF"/>
      <w:sz w:val="32"/>
      <w:szCs w:val="32"/>
      <w14:ligatures w14:val="standardContextual"/>
    </w:rPr>
  </w:style>
  <w:style w:type="paragraph" w:styleId="4">
    <w:name w:val="heading 3"/>
    <w:basedOn w:val="1"/>
    <w:next w:val="1"/>
    <w:link w:val="19"/>
    <w:semiHidden/>
    <w:unhideWhenUsed/>
    <w:qFormat/>
    <w:uiPriority w:val="9"/>
    <w:pPr>
      <w:keepNext/>
      <w:keepLines/>
      <w:widowControl/>
      <w:spacing w:before="160" w:after="80" w:line="278" w:lineRule="auto"/>
      <w:jc w:val="left"/>
      <w:outlineLvl w:val="2"/>
    </w:pPr>
    <w:rPr>
      <w:rFonts w:eastAsiaTheme="majorEastAsia" w:cstheme="majorBidi"/>
      <w:color w:val="2F5597" w:themeColor="accent1" w:themeShade="BF"/>
      <w:sz w:val="28"/>
      <w:szCs w:val="28"/>
      <w14:ligatures w14:val="standardContextual"/>
    </w:rPr>
  </w:style>
  <w:style w:type="paragraph" w:styleId="5">
    <w:name w:val="heading 4"/>
    <w:basedOn w:val="1"/>
    <w:next w:val="1"/>
    <w:link w:val="20"/>
    <w:semiHidden/>
    <w:unhideWhenUsed/>
    <w:qFormat/>
    <w:uiPriority w:val="9"/>
    <w:pPr>
      <w:keepNext/>
      <w:keepLines/>
      <w:widowControl/>
      <w:spacing w:before="80" w:after="40" w:line="278" w:lineRule="auto"/>
      <w:jc w:val="left"/>
      <w:outlineLvl w:val="3"/>
    </w:pPr>
    <w:rPr>
      <w:rFonts w:eastAsiaTheme="majorEastAsia" w:cstheme="majorBidi"/>
      <w:i/>
      <w:iCs/>
      <w:color w:val="2F5597" w:themeColor="accent1" w:themeShade="BF"/>
      <w:sz w:val="24"/>
      <w:szCs w:val="24"/>
      <w14:ligatures w14:val="standardContextual"/>
    </w:rPr>
  </w:style>
  <w:style w:type="paragraph" w:styleId="6">
    <w:name w:val="heading 5"/>
    <w:basedOn w:val="1"/>
    <w:next w:val="1"/>
    <w:link w:val="21"/>
    <w:semiHidden/>
    <w:unhideWhenUsed/>
    <w:qFormat/>
    <w:uiPriority w:val="9"/>
    <w:pPr>
      <w:keepNext/>
      <w:keepLines/>
      <w:widowControl/>
      <w:spacing w:before="80" w:after="40" w:line="278" w:lineRule="auto"/>
      <w:jc w:val="left"/>
      <w:outlineLvl w:val="4"/>
    </w:pPr>
    <w:rPr>
      <w:rFonts w:eastAsiaTheme="majorEastAsia" w:cstheme="majorBidi"/>
      <w:color w:val="2F5597" w:themeColor="accent1" w:themeShade="BF"/>
      <w:sz w:val="24"/>
      <w:szCs w:val="24"/>
      <w14:ligatures w14:val="standardContextual"/>
    </w:rPr>
  </w:style>
  <w:style w:type="paragraph" w:styleId="7">
    <w:name w:val="heading 6"/>
    <w:basedOn w:val="1"/>
    <w:next w:val="1"/>
    <w:link w:val="22"/>
    <w:semiHidden/>
    <w:unhideWhenUsed/>
    <w:qFormat/>
    <w:uiPriority w:val="9"/>
    <w:pPr>
      <w:keepNext/>
      <w:keepLines/>
      <w:widowControl/>
      <w:spacing w:before="40" w:line="278" w:lineRule="auto"/>
      <w:jc w:val="left"/>
      <w:outlineLvl w:val="5"/>
    </w:pPr>
    <w:rPr>
      <w:rFonts w:eastAsiaTheme="majorEastAsia" w:cstheme="majorBidi"/>
      <w:i/>
      <w:iCs/>
      <w:color w:val="595959" w:themeColor="text1" w:themeTint="A6"/>
      <w:sz w:val="24"/>
      <w:szCs w:val="24"/>
      <w14:textFill>
        <w14:solidFill>
          <w14:schemeClr w14:val="tx1">
            <w14:lumMod w14:val="65000"/>
            <w14:lumOff w14:val="35000"/>
          </w14:schemeClr>
        </w14:solidFill>
      </w14:textFill>
      <w14:ligatures w14:val="standardContextual"/>
    </w:rPr>
  </w:style>
  <w:style w:type="paragraph" w:styleId="8">
    <w:name w:val="heading 7"/>
    <w:basedOn w:val="1"/>
    <w:next w:val="1"/>
    <w:link w:val="23"/>
    <w:semiHidden/>
    <w:unhideWhenUsed/>
    <w:qFormat/>
    <w:uiPriority w:val="9"/>
    <w:pPr>
      <w:keepNext/>
      <w:keepLines/>
      <w:widowControl/>
      <w:spacing w:before="40" w:line="278" w:lineRule="auto"/>
      <w:jc w:val="left"/>
      <w:outlineLvl w:val="6"/>
    </w:pPr>
    <w:rPr>
      <w:rFonts w:eastAsiaTheme="majorEastAsia" w:cstheme="majorBidi"/>
      <w:color w:val="595959" w:themeColor="text1" w:themeTint="A6"/>
      <w:sz w:val="24"/>
      <w:szCs w:val="24"/>
      <w14:textFill>
        <w14:solidFill>
          <w14:schemeClr w14:val="tx1">
            <w14:lumMod w14:val="65000"/>
            <w14:lumOff w14:val="35000"/>
          </w14:schemeClr>
        </w14:solidFill>
      </w14:textFill>
      <w14:ligatures w14:val="standardContextual"/>
    </w:rPr>
  </w:style>
  <w:style w:type="paragraph" w:styleId="9">
    <w:name w:val="heading 8"/>
    <w:basedOn w:val="1"/>
    <w:next w:val="1"/>
    <w:link w:val="24"/>
    <w:semiHidden/>
    <w:unhideWhenUsed/>
    <w:qFormat/>
    <w:uiPriority w:val="9"/>
    <w:pPr>
      <w:keepNext/>
      <w:keepLines/>
      <w:widowControl/>
      <w:spacing w:line="278" w:lineRule="auto"/>
      <w:jc w:val="left"/>
      <w:outlineLvl w:val="7"/>
    </w:pPr>
    <w:rPr>
      <w:rFonts w:eastAsiaTheme="majorEastAsia" w:cstheme="majorBidi"/>
      <w:i/>
      <w:iCs/>
      <w:color w:val="262626" w:themeColor="text1" w:themeTint="D9"/>
      <w:sz w:val="24"/>
      <w:szCs w:val="24"/>
      <w14:textFill>
        <w14:solidFill>
          <w14:schemeClr w14:val="tx1">
            <w14:lumMod w14:val="85000"/>
            <w14:lumOff w14:val="15000"/>
          </w14:schemeClr>
        </w14:solidFill>
      </w14:textFill>
      <w14:ligatures w14:val="standardContextual"/>
    </w:rPr>
  </w:style>
  <w:style w:type="paragraph" w:styleId="10">
    <w:name w:val="heading 9"/>
    <w:basedOn w:val="1"/>
    <w:next w:val="1"/>
    <w:link w:val="25"/>
    <w:semiHidden/>
    <w:unhideWhenUsed/>
    <w:qFormat/>
    <w:uiPriority w:val="9"/>
    <w:pPr>
      <w:keepNext/>
      <w:keepLines/>
      <w:widowControl/>
      <w:spacing w:line="278" w:lineRule="auto"/>
      <w:jc w:val="left"/>
      <w:outlineLvl w:val="8"/>
    </w:pPr>
    <w:rPr>
      <w:rFonts w:eastAsiaTheme="majorEastAsia" w:cstheme="majorBidi"/>
      <w:color w:val="262626" w:themeColor="text1" w:themeTint="D9"/>
      <w:sz w:val="24"/>
      <w:szCs w:val="24"/>
      <w14:textFill>
        <w14:solidFill>
          <w14:schemeClr w14:val="tx1">
            <w14:lumMod w14:val="85000"/>
            <w14:lumOff w14:val="15000"/>
          </w14:schemeClr>
        </w14:solidFill>
      </w14:textFill>
      <w14:ligatures w14:val="standardContextual"/>
    </w:rPr>
  </w:style>
  <w:style w:type="character" w:default="1" w:styleId="16">
    <w:name w:val="Default Paragraph Font"/>
    <w:semiHidden/>
    <w:unhideWhenUsed/>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11">
    <w:name w:val="footer"/>
    <w:basedOn w:val="1"/>
    <w:link w:val="36"/>
    <w:unhideWhenUsed/>
    <w:uiPriority w:val="99"/>
    <w:pPr>
      <w:widowControl/>
      <w:tabs>
        <w:tab w:val="center" w:pos="4680"/>
        <w:tab w:val="right" w:pos="9360"/>
      </w:tabs>
      <w:jc w:val="left"/>
    </w:pPr>
    <w:rPr>
      <w:sz w:val="24"/>
      <w:szCs w:val="24"/>
      <w14:ligatures w14:val="standardContextual"/>
    </w:rPr>
  </w:style>
  <w:style w:type="paragraph" w:styleId="12">
    <w:name w:val="header"/>
    <w:basedOn w:val="1"/>
    <w:link w:val="35"/>
    <w:unhideWhenUsed/>
    <w:uiPriority w:val="99"/>
    <w:pPr>
      <w:widowControl/>
      <w:tabs>
        <w:tab w:val="center" w:pos="4680"/>
        <w:tab w:val="right" w:pos="9360"/>
      </w:tabs>
      <w:jc w:val="left"/>
    </w:pPr>
    <w:rPr>
      <w:sz w:val="24"/>
      <w:szCs w:val="24"/>
      <w14:ligatures w14:val="standardContextual"/>
    </w:rPr>
  </w:style>
  <w:style w:type="paragraph" w:styleId="13">
    <w:name w:val="Subtitle"/>
    <w:basedOn w:val="1"/>
    <w:next w:val="1"/>
    <w:link w:val="27"/>
    <w:qFormat/>
    <w:uiPriority w:val="11"/>
    <w:pPr>
      <w:widowControl/>
      <w:spacing w:after="160" w:line="278" w:lineRule="auto"/>
      <w:jc w:val="left"/>
    </w:pPr>
    <w:rPr>
      <w:rFonts w:eastAsiaTheme="majorEastAsia" w:cstheme="majorBidi"/>
      <w:color w:val="595959" w:themeColor="text1" w:themeTint="A6"/>
      <w:spacing w:val="15"/>
      <w:sz w:val="28"/>
      <w:szCs w:val="28"/>
      <w14:textFill>
        <w14:solidFill>
          <w14:schemeClr w14:val="tx1">
            <w14:lumMod w14:val="65000"/>
            <w14:lumOff w14:val="35000"/>
          </w14:schemeClr>
        </w14:solidFill>
      </w14:textFill>
      <w14:ligatures w14:val="standardContextual"/>
    </w:rPr>
  </w:style>
  <w:style w:type="paragraph" w:styleId="14">
    <w:name w:val="Title"/>
    <w:basedOn w:val="1"/>
    <w:next w:val="1"/>
    <w:link w:val="26"/>
    <w:qFormat/>
    <w:uiPriority w:val="10"/>
    <w:pPr>
      <w:widowControl/>
      <w:spacing w:after="80"/>
      <w:contextualSpacing/>
      <w:jc w:val="left"/>
    </w:pPr>
    <w:rPr>
      <w:rFonts w:asciiTheme="majorHAnsi" w:hAnsiTheme="majorHAnsi" w:eastAsiaTheme="majorEastAsia" w:cstheme="majorBidi"/>
      <w:spacing w:val="-10"/>
      <w:kern w:val="28"/>
      <w:sz w:val="56"/>
      <w:szCs w:val="56"/>
      <w14:ligatures w14:val="standardContextual"/>
    </w:rPr>
  </w:style>
  <w:style w:type="character" w:customStyle="1" w:styleId="17">
    <w:name w:val="Heading 1 Char"/>
    <w:basedOn w:val="16"/>
    <w:link w:val="2"/>
    <w:uiPriority w:val="9"/>
    <w:rPr>
      <w:rFonts w:asciiTheme="majorHAnsi" w:hAnsiTheme="majorHAnsi" w:eastAsiaTheme="majorEastAsia" w:cstheme="majorBidi"/>
      <w:color w:val="2F5597" w:themeColor="accent1" w:themeShade="BF"/>
      <w:sz w:val="40"/>
      <w:szCs w:val="40"/>
    </w:rPr>
  </w:style>
  <w:style w:type="character" w:customStyle="1" w:styleId="18">
    <w:name w:val="Heading 2 Char"/>
    <w:basedOn w:val="16"/>
    <w:link w:val="3"/>
    <w:semiHidden/>
    <w:uiPriority w:val="9"/>
    <w:rPr>
      <w:rFonts w:asciiTheme="majorHAnsi" w:hAnsiTheme="majorHAnsi" w:eastAsiaTheme="majorEastAsia" w:cstheme="majorBidi"/>
      <w:color w:val="2F5597" w:themeColor="accent1" w:themeShade="BF"/>
      <w:sz w:val="32"/>
      <w:szCs w:val="32"/>
    </w:rPr>
  </w:style>
  <w:style w:type="character" w:customStyle="1" w:styleId="19">
    <w:name w:val="Heading 3 Char"/>
    <w:basedOn w:val="16"/>
    <w:link w:val="4"/>
    <w:semiHidden/>
    <w:uiPriority w:val="9"/>
    <w:rPr>
      <w:rFonts w:eastAsiaTheme="majorEastAsia" w:cstheme="majorBidi"/>
      <w:color w:val="2F5597" w:themeColor="accent1" w:themeShade="BF"/>
      <w:sz w:val="28"/>
      <w:szCs w:val="28"/>
    </w:rPr>
  </w:style>
  <w:style w:type="character" w:customStyle="1" w:styleId="20">
    <w:name w:val="Heading 4 Char"/>
    <w:basedOn w:val="16"/>
    <w:link w:val="5"/>
    <w:semiHidden/>
    <w:uiPriority w:val="9"/>
    <w:rPr>
      <w:rFonts w:eastAsiaTheme="majorEastAsia" w:cstheme="majorBidi"/>
      <w:i/>
      <w:iCs/>
      <w:color w:val="2F5597" w:themeColor="accent1" w:themeShade="BF"/>
    </w:rPr>
  </w:style>
  <w:style w:type="character" w:customStyle="1" w:styleId="21">
    <w:name w:val="Heading 5 Char"/>
    <w:basedOn w:val="16"/>
    <w:link w:val="6"/>
    <w:semiHidden/>
    <w:uiPriority w:val="9"/>
    <w:rPr>
      <w:rFonts w:eastAsiaTheme="majorEastAsia" w:cstheme="majorBidi"/>
      <w:color w:val="2F5597" w:themeColor="accent1" w:themeShade="BF"/>
    </w:rPr>
  </w:style>
  <w:style w:type="character" w:customStyle="1" w:styleId="22">
    <w:name w:val="Heading 6 Char"/>
    <w:basedOn w:val="16"/>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3">
    <w:name w:val="Heading 7 Char"/>
    <w:basedOn w:val="16"/>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4">
    <w:name w:val="Heading 8 Char"/>
    <w:basedOn w:val="16"/>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5">
    <w:name w:val="Heading 9 Char"/>
    <w:basedOn w:val="16"/>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6">
    <w:name w:val="Title Char"/>
    <w:basedOn w:val="16"/>
    <w:link w:val="14"/>
    <w:uiPriority w:val="10"/>
    <w:rPr>
      <w:rFonts w:asciiTheme="majorHAnsi" w:hAnsiTheme="majorHAnsi" w:eastAsiaTheme="majorEastAsia" w:cstheme="majorBidi"/>
      <w:spacing w:val="-10"/>
      <w:kern w:val="28"/>
      <w:sz w:val="56"/>
      <w:szCs w:val="56"/>
    </w:rPr>
  </w:style>
  <w:style w:type="character" w:customStyle="1" w:styleId="27">
    <w:name w:val="Subtitle Char"/>
    <w:basedOn w:val="16"/>
    <w:link w:val="13"/>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8">
    <w:name w:val="Quote"/>
    <w:basedOn w:val="1"/>
    <w:next w:val="1"/>
    <w:link w:val="29"/>
    <w:qFormat/>
    <w:uiPriority w:val="29"/>
    <w:pPr>
      <w:widowControl/>
      <w:spacing w:before="160" w:after="160" w:line="278" w:lineRule="auto"/>
      <w:jc w:val="center"/>
    </w:pPr>
    <w:rPr>
      <w:i/>
      <w:iCs/>
      <w:color w:val="404040" w:themeColor="text1" w:themeTint="BF"/>
      <w:sz w:val="24"/>
      <w:szCs w:val="24"/>
      <w14:textFill>
        <w14:solidFill>
          <w14:schemeClr w14:val="tx1">
            <w14:lumMod w14:val="75000"/>
            <w14:lumOff w14:val="25000"/>
          </w14:schemeClr>
        </w14:solidFill>
      </w14:textFill>
      <w14:ligatures w14:val="standardContextual"/>
    </w:rPr>
  </w:style>
  <w:style w:type="character" w:customStyle="1" w:styleId="29">
    <w:name w:val="Quote Char"/>
    <w:basedOn w:val="16"/>
    <w:link w:val="28"/>
    <w:uiPriority w:val="29"/>
    <w:rPr>
      <w:i/>
      <w:iCs/>
      <w:color w:val="404040" w:themeColor="text1" w:themeTint="BF"/>
      <w14:textFill>
        <w14:solidFill>
          <w14:schemeClr w14:val="tx1">
            <w14:lumMod w14:val="75000"/>
            <w14:lumOff w14:val="25000"/>
          </w14:schemeClr>
        </w14:solidFill>
      </w14:textFill>
    </w:rPr>
  </w:style>
  <w:style w:type="paragraph" w:styleId="30">
    <w:name w:val="List Paragraph"/>
    <w:basedOn w:val="1"/>
    <w:qFormat/>
    <w:uiPriority w:val="34"/>
    <w:pPr>
      <w:widowControl/>
      <w:spacing w:after="160" w:line="278" w:lineRule="auto"/>
      <w:ind w:left="720"/>
      <w:contextualSpacing/>
      <w:jc w:val="left"/>
    </w:pPr>
    <w:rPr>
      <w:sz w:val="24"/>
      <w:szCs w:val="24"/>
      <w14:ligatures w14:val="standardContextual"/>
    </w:rPr>
  </w:style>
  <w:style w:type="character" w:customStyle="1" w:styleId="31">
    <w:name w:val="Intense Emphasis"/>
    <w:basedOn w:val="16"/>
    <w:qFormat/>
    <w:uiPriority w:val="21"/>
    <w:rPr>
      <w:i/>
      <w:iCs/>
      <w:color w:val="2F5597" w:themeColor="accent1" w:themeShade="BF"/>
    </w:rPr>
  </w:style>
  <w:style w:type="paragraph" w:styleId="32">
    <w:name w:val="Intense Quote"/>
    <w:basedOn w:val="1"/>
    <w:next w:val="1"/>
    <w:link w:val="33"/>
    <w:qFormat/>
    <w:uiPriority w:val="30"/>
    <w:pPr>
      <w:widowControl/>
      <w:pBdr>
        <w:top w:val="single" w:color="2F5496" w:themeColor="accent1" w:themeShade="BF" w:sz="4" w:space="10"/>
        <w:bottom w:val="single" w:color="2F5496" w:themeColor="accent1" w:themeShade="BF" w:sz="4" w:space="10"/>
      </w:pBdr>
      <w:spacing w:before="360" w:after="360" w:line="278" w:lineRule="auto"/>
      <w:ind w:left="864" w:right="864"/>
      <w:jc w:val="center"/>
    </w:pPr>
    <w:rPr>
      <w:i/>
      <w:iCs/>
      <w:color w:val="2F5597" w:themeColor="accent1" w:themeShade="BF"/>
      <w:sz w:val="24"/>
      <w:szCs w:val="24"/>
      <w14:ligatures w14:val="standardContextual"/>
    </w:rPr>
  </w:style>
  <w:style w:type="character" w:customStyle="1" w:styleId="33">
    <w:name w:val="Intense Quote Char"/>
    <w:basedOn w:val="16"/>
    <w:link w:val="32"/>
    <w:uiPriority w:val="30"/>
    <w:rPr>
      <w:i/>
      <w:iCs/>
      <w:color w:val="2F5597" w:themeColor="accent1" w:themeShade="BF"/>
    </w:rPr>
  </w:style>
  <w:style w:type="character" w:customStyle="1" w:styleId="34">
    <w:name w:val="Intense Reference"/>
    <w:basedOn w:val="16"/>
    <w:qFormat/>
    <w:uiPriority w:val="32"/>
    <w:rPr>
      <w:b/>
      <w:bCs/>
      <w:smallCaps/>
      <w:color w:val="2F5597" w:themeColor="accent1" w:themeShade="BF"/>
      <w:spacing w:val="5"/>
    </w:rPr>
  </w:style>
  <w:style w:type="character" w:customStyle="1" w:styleId="35">
    <w:name w:val="Header Char"/>
    <w:basedOn w:val="16"/>
    <w:link w:val="12"/>
    <w:uiPriority w:val="99"/>
  </w:style>
  <w:style w:type="character" w:customStyle="1" w:styleId="36">
    <w:name w:val="Footer Char"/>
    <w:basedOn w:val="16"/>
    <w:link w:val="11"/>
    <w:uiPriority w:val="99"/>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709F3-7AC2-4D6D-9A46-678365EE62EE}">
  <ds:schemaRefs/>
</ds:datastoreItem>
</file>

<file path=docProps/app.xml><?xml version="1.0" encoding="utf-8"?>
<Properties xmlns="http://schemas.openxmlformats.org/officeDocument/2006/extended-properties" xmlns:vt="http://schemas.openxmlformats.org/officeDocument/2006/docPropsVTypes">
  <Template>Normal</Template>
  <Pages>12</Pages>
  <Words>1324</Words>
  <Characters>9063</Characters>
  <Lines>1451</Lines>
  <Paragraphs>408</Paragraphs>
  <TotalTime>3</TotalTime>
  <ScaleCrop>false</ScaleCrop>
  <LinksUpToDate>false</LinksUpToDate>
  <CharactersWithSpaces>10042</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3T00:31:00Z</dcterms:created>
  <dc:creator>Muhammad Moaaz Ali</dc:creator>
  <cp:lastModifiedBy>Dong</cp:lastModifiedBy>
  <dcterms:modified xsi:type="dcterms:W3CDTF">2025-12-10T03:26:3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e6b5b8-9ce3-375c-9586-685bad011aaf</vt:lpwstr>
  </property>
  <property fmtid="{D5CDD505-2E9C-101B-9397-08002B2CF9AE}" pid="4" name="Mendeley Citation Style_1">
    <vt:lpwstr>http://www.zotero.org/styles/scientia-horticulturae</vt:lpwstr>
  </property>
  <property fmtid="{D5CDD505-2E9C-101B-9397-08002B2CF9AE}" pid="5" name="Mendeley Recent Style Id 0_1">
    <vt:lpwstr>http://www.zotero.org/styles/bmc-plant-biology</vt:lpwstr>
  </property>
  <property fmtid="{D5CDD505-2E9C-101B-9397-08002B2CF9AE}" pid="6" name="Mendeley Recent Style Name 0_1">
    <vt:lpwstr>BMC Plant Biology</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journal-of-pest-science</vt:lpwstr>
  </property>
  <property fmtid="{D5CDD505-2E9C-101B-9397-08002B2CF9AE}" pid="12" name="Mendeley Recent Style Name 3_1">
    <vt:lpwstr>Journal of Pest Science</vt:lpwstr>
  </property>
  <property fmtid="{D5CDD505-2E9C-101B-9397-08002B2CF9AE}" pid="13" name="Mendeley Recent Style Id 4_1">
    <vt:lpwstr>http://www.zotero.org/styles/plant-physiology</vt:lpwstr>
  </property>
  <property fmtid="{D5CDD505-2E9C-101B-9397-08002B2CF9AE}" pid="14" name="Mendeley Recent Style Name 4_1">
    <vt:lpwstr>Plant Physiology</vt:lpwstr>
  </property>
  <property fmtid="{D5CDD505-2E9C-101B-9397-08002B2CF9AE}" pid="15" name="Mendeley Recent Style Id 5_1">
    <vt:lpwstr>http://www.zotero.org/styles/plant-cell-and-environment</vt:lpwstr>
  </property>
  <property fmtid="{D5CDD505-2E9C-101B-9397-08002B2CF9AE}" pid="16" name="Mendeley Recent Style Name 5_1">
    <vt:lpwstr>Plant, Cell &amp; Environment</vt:lpwstr>
  </property>
  <property fmtid="{D5CDD505-2E9C-101B-9397-08002B2CF9AE}" pid="17" name="Mendeley Recent Style Id 6_1">
    <vt:lpwstr>http://www.zotero.org/styles/postharvest-biology-and-technology</vt:lpwstr>
  </property>
  <property fmtid="{D5CDD505-2E9C-101B-9397-08002B2CF9AE}" pid="18" name="Mendeley Recent Style Name 6_1">
    <vt:lpwstr>Postharvest Biology and Technology</vt:lpwstr>
  </property>
  <property fmtid="{D5CDD505-2E9C-101B-9397-08002B2CF9AE}" pid="19" name="Mendeley Recent Style Id 7_1">
    <vt:lpwstr>http://www.zotero.org/styles/scientia-horticulturae</vt:lpwstr>
  </property>
  <property fmtid="{D5CDD505-2E9C-101B-9397-08002B2CF9AE}" pid="20" name="Mendeley Recent Style Name 7_1">
    <vt:lpwstr>Scientia Horticulturae</vt:lpwstr>
  </property>
  <property fmtid="{D5CDD505-2E9C-101B-9397-08002B2CF9AE}" pid="21" name="Mendeley Recent Style Id 8_1">
    <vt:lpwstr>http://www.zotero.org/styles/southern-african-journal-of-critical-care</vt:lpwstr>
  </property>
  <property fmtid="{D5CDD505-2E9C-101B-9397-08002B2CF9AE}" pid="22" name="Mendeley Recent Style Name 8_1">
    <vt:lpwstr>Southern African Journal of Critical Care</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y fmtid="{D5CDD505-2E9C-101B-9397-08002B2CF9AE}" pid="25" name="KSOTemplateDocerSaveRecord">
    <vt:lpwstr>eyJoZGlkIjoiN2M4YzNiMGEwNmIwNGYwMDBhMDZiNTIxOWIyYWE2MGMiLCJ1c2VySWQiOiI0MTIxMDk1MTgifQ==</vt:lpwstr>
  </property>
  <property fmtid="{D5CDD505-2E9C-101B-9397-08002B2CF9AE}" pid="26" name="KSOProductBuildVer">
    <vt:lpwstr>2052-12.1.0.24034</vt:lpwstr>
  </property>
  <property fmtid="{D5CDD505-2E9C-101B-9397-08002B2CF9AE}" pid="27" name="ICV">
    <vt:lpwstr>B3822578555944B1B9237DC61C846E7D_12</vt:lpwstr>
  </property>
</Properties>
</file>